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E277C7" w14:textId="0389D697" w:rsidR="001468CE" w:rsidRPr="00665F2C" w:rsidRDefault="00051D43" w:rsidP="00F369C2">
      <w:pPr>
        <w:spacing w:after="120" w:line="240" w:lineRule="auto"/>
        <w:rPr>
          <w:rFonts w:ascii="Times New Roman" w:hAnsi="Times New Roman" w:cs="Times New Roman"/>
          <w:b/>
        </w:rPr>
      </w:pPr>
      <w:bookmarkStart w:id="0" w:name="_GoBack"/>
      <w:bookmarkEnd w:id="0"/>
      <w:r>
        <w:rPr>
          <w:rFonts w:ascii="Times New Roman" w:hAnsi="Times New Roman" w:cs="Times New Roman"/>
          <w:b/>
        </w:rPr>
        <w:t xml:space="preserve"> </w:t>
      </w:r>
      <w:r w:rsidR="001468CE" w:rsidRPr="00665F2C">
        <w:rPr>
          <w:rFonts w:ascii="Times New Roman" w:hAnsi="Times New Roman" w:cs="Times New Roman"/>
          <w:b/>
        </w:rPr>
        <w:t>Winged bean: an underutilized tropical legume on the path of improvement, to help mitigate food and nutrition security</w:t>
      </w:r>
    </w:p>
    <w:p w14:paraId="2919E7A9" w14:textId="77777777" w:rsidR="001468CE" w:rsidRPr="00665F2C" w:rsidRDefault="001468CE" w:rsidP="00F369C2">
      <w:pPr>
        <w:spacing w:after="120" w:line="240" w:lineRule="auto"/>
        <w:rPr>
          <w:rFonts w:ascii="Times New Roman" w:hAnsi="Times New Roman" w:cs="Times New Roman"/>
          <w:b/>
        </w:rPr>
      </w:pPr>
    </w:p>
    <w:p w14:paraId="61D8F41E" w14:textId="13348D65" w:rsidR="001468CE" w:rsidRPr="00665F2C" w:rsidRDefault="001468CE" w:rsidP="00F369C2">
      <w:pPr>
        <w:spacing w:after="120" w:line="240" w:lineRule="auto"/>
        <w:rPr>
          <w:rFonts w:ascii="Times New Roman" w:hAnsi="Times New Roman" w:cs="Times New Roman"/>
          <w:b/>
        </w:rPr>
      </w:pPr>
      <w:r w:rsidRPr="00665F2C">
        <w:rPr>
          <w:rFonts w:ascii="Times New Roman" w:hAnsi="Times New Roman" w:cs="Times New Roman"/>
          <w:b/>
        </w:rPr>
        <w:t>Chandra Sekhar Mohanty</w:t>
      </w:r>
      <w:r w:rsidRPr="00665F2C">
        <w:rPr>
          <w:rFonts w:ascii="Times New Roman" w:hAnsi="Times New Roman" w:cs="Times New Roman"/>
          <w:b/>
          <w:vertAlign w:val="superscript"/>
        </w:rPr>
        <w:t>1</w:t>
      </w:r>
      <w:r w:rsidRPr="00665F2C">
        <w:rPr>
          <w:rFonts w:ascii="Times New Roman" w:hAnsi="Times New Roman" w:cs="Times New Roman"/>
          <w:b/>
        </w:rPr>
        <w:t>*,</w:t>
      </w:r>
      <w:r w:rsidR="002053FA">
        <w:rPr>
          <w:rFonts w:ascii="Times New Roman" w:hAnsi="Times New Roman" w:cs="Times New Roman"/>
          <w:b/>
        </w:rPr>
        <w:t xml:space="preserve"> </w:t>
      </w:r>
      <w:r w:rsidRPr="00665F2C">
        <w:rPr>
          <w:rFonts w:ascii="Times New Roman" w:hAnsi="Times New Roman" w:cs="Times New Roman"/>
          <w:b/>
        </w:rPr>
        <w:t>Vinayak Singh</w:t>
      </w:r>
      <w:r w:rsidRPr="00665F2C">
        <w:rPr>
          <w:rFonts w:ascii="Times New Roman" w:hAnsi="Times New Roman" w:cs="Times New Roman"/>
          <w:b/>
          <w:vertAlign w:val="superscript"/>
        </w:rPr>
        <w:t>1</w:t>
      </w:r>
      <w:r w:rsidRPr="00665F2C">
        <w:rPr>
          <w:rFonts w:ascii="Times New Roman" w:hAnsi="Times New Roman" w:cs="Times New Roman"/>
          <w:b/>
        </w:rPr>
        <w:t>, Mark A. Chapman</w:t>
      </w:r>
      <w:r w:rsidRPr="00665F2C">
        <w:rPr>
          <w:rFonts w:ascii="Times New Roman" w:hAnsi="Times New Roman" w:cs="Times New Roman"/>
          <w:b/>
          <w:vertAlign w:val="superscript"/>
        </w:rPr>
        <w:t>2</w:t>
      </w:r>
    </w:p>
    <w:p w14:paraId="5B1A05CD" w14:textId="77777777" w:rsidR="001468CE" w:rsidRPr="00665F2C" w:rsidRDefault="001468CE" w:rsidP="00F369C2">
      <w:pPr>
        <w:spacing w:after="120" w:line="240" w:lineRule="auto"/>
        <w:rPr>
          <w:rFonts w:ascii="Times New Roman" w:hAnsi="Times New Roman" w:cs="Times New Roman"/>
          <w:b/>
        </w:rPr>
      </w:pPr>
    </w:p>
    <w:p w14:paraId="105D80B0" w14:textId="680544E3" w:rsidR="001468CE" w:rsidRPr="00665F2C" w:rsidRDefault="001468CE" w:rsidP="00F369C2">
      <w:pPr>
        <w:snapToGrid w:val="0"/>
        <w:spacing w:after="0" w:line="360" w:lineRule="auto"/>
        <w:rPr>
          <w:rFonts w:ascii="Times New Roman" w:hAnsi="Times New Roman" w:cs="Times New Roman"/>
        </w:rPr>
      </w:pPr>
      <w:r w:rsidRPr="00665F2C">
        <w:rPr>
          <w:rFonts w:ascii="Times New Roman" w:hAnsi="Times New Roman" w:cs="Times New Roman"/>
          <w:vertAlign w:val="superscript"/>
        </w:rPr>
        <w:t>1</w:t>
      </w:r>
      <w:r w:rsidRPr="00665F2C">
        <w:rPr>
          <w:rFonts w:ascii="Times New Roman" w:hAnsi="Times New Roman" w:cs="Times New Roman"/>
        </w:rPr>
        <w:t xml:space="preserve"> Plant Molecular Biology and Genetics Department, </w:t>
      </w:r>
    </w:p>
    <w:p w14:paraId="6E1E9309" w14:textId="77777777" w:rsidR="001468CE" w:rsidRPr="00665F2C" w:rsidRDefault="001468CE" w:rsidP="00F369C2">
      <w:pPr>
        <w:snapToGrid w:val="0"/>
        <w:spacing w:after="0" w:line="360" w:lineRule="auto"/>
        <w:rPr>
          <w:rFonts w:ascii="Times New Roman" w:hAnsi="Times New Roman" w:cs="Times New Roman"/>
        </w:rPr>
      </w:pPr>
      <w:r w:rsidRPr="00665F2C">
        <w:rPr>
          <w:rFonts w:ascii="Times New Roman" w:hAnsi="Times New Roman" w:cs="Times New Roman"/>
        </w:rPr>
        <w:t>CSIR-National Botanical Research Institute,</w:t>
      </w:r>
    </w:p>
    <w:p w14:paraId="25FBBBD4" w14:textId="77777777" w:rsidR="001468CE" w:rsidRPr="00665F2C" w:rsidRDefault="001468CE" w:rsidP="00F369C2">
      <w:pPr>
        <w:snapToGrid w:val="0"/>
        <w:spacing w:after="0" w:line="360" w:lineRule="auto"/>
        <w:rPr>
          <w:rFonts w:ascii="Times New Roman" w:hAnsi="Times New Roman" w:cs="Times New Roman"/>
        </w:rPr>
      </w:pPr>
      <w:r w:rsidRPr="00665F2C">
        <w:rPr>
          <w:rFonts w:ascii="Times New Roman" w:hAnsi="Times New Roman" w:cs="Times New Roman"/>
        </w:rPr>
        <w:t>Lucknow -226 001,</w:t>
      </w:r>
    </w:p>
    <w:p w14:paraId="45617BB9" w14:textId="77777777" w:rsidR="001468CE" w:rsidRPr="00665F2C" w:rsidRDefault="001468CE" w:rsidP="00F369C2">
      <w:pPr>
        <w:snapToGrid w:val="0"/>
        <w:spacing w:after="0" w:line="360" w:lineRule="auto"/>
        <w:rPr>
          <w:rFonts w:ascii="Times New Roman" w:hAnsi="Times New Roman" w:cs="Times New Roman"/>
        </w:rPr>
      </w:pPr>
      <w:r w:rsidRPr="00665F2C">
        <w:rPr>
          <w:rFonts w:ascii="Times New Roman" w:hAnsi="Times New Roman" w:cs="Times New Roman"/>
        </w:rPr>
        <w:t>Uttar Pradesh,</w:t>
      </w:r>
    </w:p>
    <w:p w14:paraId="47D43B87" w14:textId="77777777" w:rsidR="001468CE" w:rsidRPr="00665F2C" w:rsidRDefault="001468CE" w:rsidP="00F369C2">
      <w:pPr>
        <w:snapToGrid w:val="0"/>
        <w:spacing w:after="0" w:line="360" w:lineRule="auto"/>
        <w:rPr>
          <w:rFonts w:ascii="Times New Roman" w:hAnsi="Times New Roman" w:cs="Times New Roman"/>
        </w:rPr>
      </w:pPr>
      <w:r w:rsidRPr="00665F2C">
        <w:rPr>
          <w:rFonts w:ascii="Times New Roman" w:hAnsi="Times New Roman" w:cs="Times New Roman"/>
        </w:rPr>
        <w:t>India</w:t>
      </w:r>
    </w:p>
    <w:p w14:paraId="33FC8349" w14:textId="77777777" w:rsidR="001468CE" w:rsidRPr="00665F2C" w:rsidRDefault="001468CE" w:rsidP="00F369C2">
      <w:pPr>
        <w:snapToGrid w:val="0"/>
        <w:spacing w:after="0" w:line="360" w:lineRule="auto"/>
        <w:rPr>
          <w:rFonts w:ascii="Times New Roman" w:hAnsi="Times New Roman" w:cs="Times New Roman"/>
          <w:b/>
        </w:rPr>
      </w:pPr>
      <w:r w:rsidRPr="00665F2C">
        <w:rPr>
          <w:rFonts w:ascii="Times New Roman" w:hAnsi="Times New Roman" w:cs="Times New Roman"/>
          <w:b/>
        </w:rPr>
        <w:tab/>
      </w:r>
      <w:r w:rsidRPr="00665F2C">
        <w:rPr>
          <w:rFonts w:ascii="Times New Roman" w:hAnsi="Times New Roman" w:cs="Times New Roman"/>
          <w:b/>
        </w:rPr>
        <w:tab/>
      </w:r>
    </w:p>
    <w:p w14:paraId="794547CE" w14:textId="3E9FA705" w:rsidR="001468CE" w:rsidRPr="00665F2C" w:rsidRDefault="001468CE" w:rsidP="00F369C2">
      <w:pPr>
        <w:snapToGrid w:val="0"/>
        <w:spacing w:after="0" w:line="360" w:lineRule="auto"/>
        <w:rPr>
          <w:rFonts w:ascii="Times New Roman" w:hAnsi="Times New Roman" w:cs="Times New Roman"/>
          <w:shd w:val="clear" w:color="auto" w:fill="FFFFFF"/>
        </w:rPr>
      </w:pPr>
      <w:r w:rsidRPr="00665F2C">
        <w:rPr>
          <w:rFonts w:ascii="Times New Roman" w:hAnsi="Times New Roman" w:cs="Times New Roman"/>
          <w:vertAlign w:val="superscript"/>
        </w:rPr>
        <w:t>2</w:t>
      </w:r>
      <w:r w:rsidR="00F369C2">
        <w:rPr>
          <w:rFonts w:ascii="Times New Roman" w:hAnsi="Times New Roman" w:cs="Times New Roman"/>
          <w:vertAlign w:val="superscript"/>
        </w:rPr>
        <w:t xml:space="preserve"> </w:t>
      </w:r>
      <w:r w:rsidRPr="00665F2C">
        <w:rPr>
          <w:rFonts w:ascii="Times New Roman" w:hAnsi="Times New Roman" w:cs="Times New Roman"/>
          <w:shd w:val="clear" w:color="auto" w:fill="FFFFFF"/>
        </w:rPr>
        <w:t xml:space="preserve">Biological Sciences and Centre for </w:t>
      </w:r>
      <w:proofErr w:type="spellStart"/>
      <w:r w:rsidRPr="00665F2C">
        <w:rPr>
          <w:rFonts w:ascii="Times New Roman" w:hAnsi="Times New Roman" w:cs="Times New Roman"/>
          <w:shd w:val="clear" w:color="auto" w:fill="FFFFFF"/>
        </w:rPr>
        <w:t>Underutilised</w:t>
      </w:r>
      <w:proofErr w:type="spellEnd"/>
      <w:r w:rsidRPr="00665F2C">
        <w:rPr>
          <w:rFonts w:ascii="Times New Roman" w:hAnsi="Times New Roman" w:cs="Times New Roman"/>
          <w:shd w:val="clear" w:color="auto" w:fill="FFFFFF"/>
        </w:rPr>
        <w:t xml:space="preserve"> Crops</w:t>
      </w:r>
      <w:r w:rsidRPr="00665F2C">
        <w:rPr>
          <w:rFonts w:ascii="Times New Roman" w:hAnsi="Times New Roman" w:cs="Times New Roman"/>
        </w:rPr>
        <w:br/>
      </w:r>
      <w:r w:rsidRPr="00665F2C">
        <w:rPr>
          <w:rFonts w:ascii="Times New Roman" w:hAnsi="Times New Roman" w:cs="Times New Roman"/>
          <w:shd w:val="clear" w:color="auto" w:fill="FFFFFF"/>
        </w:rPr>
        <w:t>University of Southampton</w:t>
      </w:r>
      <w:r w:rsidRPr="00665F2C">
        <w:rPr>
          <w:rStyle w:val="apple-converted-space"/>
          <w:rFonts w:ascii="Times New Roman" w:hAnsi="Times New Roman" w:cs="Times New Roman"/>
          <w:shd w:val="clear" w:color="auto" w:fill="FFFFFF"/>
        </w:rPr>
        <w:t> </w:t>
      </w:r>
      <w:r w:rsidRPr="00665F2C">
        <w:rPr>
          <w:rFonts w:ascii="Times New Roman" w:hAnsi="Times New Roman" w:cs="Times New Roman"/>
        </w:rPr>
        <w:br/>
      </w:r>
      <w:proofErr w:type="spellStart"/>
      <w:r w:rsidRPr="00665F2C">
        <w:rPr>
          <w:rFonts w:ascii="Times New Roman" w:hAnsi="Times New Roman" w:cs="Times New Roman"/>
          <w:shd w:val="clear" w:color="auto" w:fill="FFFFFF"/>
        </w:rPr>
        <w:t>Highfield</w:t>
      </w:r>
      <w:proofErr w:type="spellEnd"/>
      <w:r w:rsidRPr="00665F2C">
        <w:rPr>
          <w:rFonts w:ascii="Times New Roman" w:hAnsi="Times New Roman" w:cs="Times New Roman"/>
          <w:shd w:val="clear" w:color="auto" w:fill="FFFFFF"/>
        </w:rPr>
        <w:t xml:space="preserve"> Campus</w:t>
      </w:r>
      <w:r w:rsidRPr="00665F2C">
        <w:rPr>
          <w:rStyle w:val="apple-converted-space"/>
          <w:rFonts w:ascii="Times New Roman" w:hAnsi="Times New Roman" w:cs="Times New Roman"/>
          <w:shd w:val="clear" w:color="auto" w:fill="FFFFFF"/>
        </w:rPr>
        <w:t> </w:t>
      </w:r>
      <w:r w:rsidRPr="00665F2C">
        <w:rPr>
          <w:rFonts w:ascii="Times New Roman" w:hAnsi="Times New Roman" w:cs="Times New Roman"/>
        </w:rPr>
        <w:br/>
      </w:r>
      <w:r w:rsidRPr="00665F2C">
        <w:rPr>
          <w:rFonts w:ascii="Times New Roman" w:hAnsi="Times New Roman" w:cs="Times New Roman"/>
          <w:shd w:val="clear" w:color="auto" w:fill="FFFFFF"/>
        </w:rPr>
        <w:t>Southampton</w:t>
      </w:r>
      <w:r w:rsidRPr="00665F2C">
        <w:rPr>
          <w:rStyle w:val="apple-converted-space"/>
          <w:rFonts w:ascii="Times New Roman" w:hAnsi="Times New Roman" w:cs="Times New Roman"/>
          <w:shd w:val="clear" w:color="auto" w:fill="FFFFFF"/>
        </w:rPr>
        <w:t> </w:t>
      </w:r>
      <w:r w:rsidRPr="00665F2C">
        <w:rPr>
          <w:rFonts w:ascii="Times New Roman" w:hAnsi="Times New Roman" w:cs="Times New Roman"/>
        </w:rPr>
        <w:br/>
      </w:r>
      <w:r w:rsidRPr="00665F2C">
        <w:rPr>
          <w:rFonts w:ascii="Times New Roman" w:hAnsi="Times New Roman" w:cs="Times New Roman"/>
          <w:shd w:val="clear" w:color="auto" w:fill="FFFFFF"/>
        </w:rPr>
        <w:t>SO17 1BJ</w:t>
      </w:r>
    </w:p>
    <w:p w14:paraId="71E0A431" w14:textId="77777777" w:rsidR="001468CE" w:rsidRPr="00F369C2" w:rsidRDefault="001468CE" w:rsidP="00F369C2">
      <w:pPr>
        <w:snapToGrid w:val="0"/>
        <w:spacing w:after="0" w:line="360" w:lineRule="auto"/>
        <w:rPr>
          <w:rFonts w:ascii="Times New Roman" w:hAnsi="Times New Roman" w:cs="Times New Roman"/>
          <w:shd w:val="clear" w:color="auto" w:fill="FFFFFF"/>
        </w:rPr>
      </w:pPr>
      <w:r w:rsidRPr="00665F2C">
        <w:rPr>
          <w:rFonts w:ascii="Times New Roman" w:hAnsi="Times New Roman" w:cs="Times New Roman"/>
          <w:shd w:val="clear" w:color="auto" w:fill="FFFFFF"/>
        </w:rPr>
        <w:t>U.K.</w:t>
      </w:r>
    </w:p>
    <w:p w14:paraId="5207DD77" w14:textId="77777777" w:rsidR="00983DD1" w:rsidRPr="00665F2C" w:rsidRDefault="00983DD1" w:rsidP="00983DD1">
      <w:pPr>
        <w:snapToGrid w:val="0"/>
        <w:spacing w:after="0" w:line="360" w:lineRule="auto"/>
        <w:rPr>
          <w:rFonts w:ascii="Times New Roman" w:hAnsi="Times New Roman" w:cs="Times New Roman"/>
          <w:b/>
        </w:rPr>
      </w:pPr>
    </w:p>
    <w:p w14:paraId="12C80D34" w14:textId="77777777"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Corresponding author</w:t>
      </w:r>
    </w:p>
    <w:p w14:paraId="1FAF37BE" w14:textId="0DD74ED9"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Chandra Sekhar</w:t>
      </w:r>
      <w:r w:rsidR="00051D43">
        <w:rPr>
          <w:rFonts w:ascii="Times New Roman" w:hAnsi="Times New Roman" w:cs="Times New Roman"/>
          <w:bCs/>
        </w:rPr>
        <w:t xml:space="preserve"> </w:t>
      </w:r>
      <w:r w:rsidRPr="00665F2C">
        <w:rPr>
          <w:rFonts w:ascii="Times New Roman" w:hAnsi="Times New Roman" w:cs="Times New Roman"/>
          <w:bCs/>
        </w:rPr>
        <w:t>Mohanty</w:t>
      </w:r>
    </w:p>
    <w:p w14:paraId="1FFA422D" w14:textId="77777777"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Plant Molecular Biology and Genetic Engineering Division,</w:t>
      </w:r>
    </w:p>
    <w:p w14:paraId="5EC97D21" w14:textId="77777777"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CSIR-National Botanical Research Institute,</w:t>
      </w:r>
    </w:p>
    <w:p w14:paraId="72D25172" w14:textId="77777777"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Lucknow-226 001</w:t>
      </w:r>
    </w:p>
    <w:p w14:paraId="098B894A" w14:textId="00076E76"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Uttar</w:t>
      </w:r>
      <w:r w:rsidR="00051D43">
        <w:rPr>
          <w:rFonts w:ascii="Times New Roman" w:hAnsi="Times New Roman" w:cs="Times New Roman"/>
          <w:bCs/>
        </w:rPr>
        <w:t xml:space="preserve"> </w:t>
      </w:r>
      <w:r w:rsidRPr="00665F2C">
        <w:rPr>
          <w:rFonts w:ascii="Times New Roman" w:hAnsi="Times New Roman" w:cs="Times New Roman"/>
          <w:bCs/>
        </w:rPr>
        <w:t>Pradesh,</w:t>
      </w:r>
    </w:p>
    <w:p w14:paraId="491E8D8F" w14:textId="77777777"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India</w:t>
      </w:r>
    </w:p>
    <w:p w14:paraId="34299133" w14:textId="38255E0A" w:rsidR="001468CE" w:rsidRPr="00665F2C" w:rsidRDefault="001468CE" w:rsidP="00F369C2">
      <w:pPr>
        <w:snapToGrid w:val="0"/>
        <w:spacing w:after="0" w:line="360" w:lineRule="auto"/>
        <w:rPr>
          <w:rFonts w:ascii="Times New Roman" w:hAnsi="Times New Roman" w:cs="Times New Roman"/>
          <w:bCs/>
          <w:color w:val="000000" w:themeColor="text1"/>
        </w:rPr>
      </w:pPr>
      <w:r w:rsidRPr="00665F2C">
        <w:rPr>
          <w:rFonts w:ascii="Times New Roman" w:hAnsi="Times New Roman" w:cs="Times New Roman"/>
          <w:bCs/>
        </w:rPr>
        <w:t xml:space="preserve">E-mail: </w:t>
      </w:r>
      <w:hyperlink r:id="rId7" w:history="1">
        <w:r w:rsidRPr="00665F2C">
          <w:rPr>
            <w:rStyle w:val="Hyperlink"/>
            <w:rFonts w:ascii="Times New Roman" w:hAnsi="Times New Roman" w:cs="Times New Roman"/>
            <w:bCs/>
            <w:color w:val="000000" w:themeColor="text1"/>
            <w:u w:val="none"/>
          </w:rPr>
          <w:t>cs.mohanti@nbri.res.in</w:t>
        </w:r>
      </w:hyperlink>
    </w:p>
    <w:p w14:paraId="39B41ABC" w14:textId="77777777"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Tel. No.: (0522)22058937</w:t>
      </w:r>
    </w:p>
    <w:p w14:paraId="4D726388" w14:textId="77777777" w:rsidR="001468CE" w:rsidRPr="00665F2C" w:rsidRDefault="001468CE" w:rsidP="00F369C2">
      <w:pPr>
        <w:snapToGrid w:val="0"/>
        <w:spacing w:after="0" w:line="360" w:lineRule="auto"/>
        <w:rPr>
          <w:rFonts w:ascii="Times New Roman" w:hAnsi="Times New Roman" w:cs="Times New Roman"/>
          <w:bCs/>
        </w:rPr>
      </w:pPr>
      <w:r w:rsidRPr="00665F2C">
        <w:rPr>
          <w:rFonts w:ascii="Times New Roman" w:hAnsi="Times New Roman" w:cs="Times New Roman"/>
          <w:bCs/>
        </w:rPr>
        <w:t>FAX: (0522)22058836</w:t>
      </w:r>
    </w:p>
    <w:p w14:paraId="38612BF4" w14:textId="77777777" w:rsidR="001468CE" w:rsidRPr="00665F2C" w:rsidRDefault="001468CE" w:rsidP="00945BC6">
      <w:pPr>
        <w:spacing w:after="120" w:line="360" w:lineRule="auto"/>
        <w:rPr>
          <w:rFonts w:ascii="Times New Roman" w:hAnsi="Times New Roman" w:cs="Times New Roman"/>
          <w:b/>
        </w:rPr>
      </w:pPr>
    </w:p>
    <w:p w14:paraId="02DFF76D" w14:textId="77777777" w:rsidR="001468CE" w:rsidRPr="00665F2C" w:rsidRDefault="001468CE" w:rsidP="00945BC6">
      <w:pPr>
        <w:spacing w:after="120" w:line="360" w:lineRule="auto"/>
        <w:rPr>
          <w:rFonts w:ascii="Times New Roman" w:hAnsi="Times New Roman" w:cs="Times New Roman"/>
          <w:b/>
        </w:rPr>
      </w:pPr>
    </w:p>
    <w:p w14:paraId="6523C485" w14:textId="77777777" w:rsidR="001468CE" w:rsidRPr="00665F2C" w:rsidRDefault="001468CE" w:rsidP="00945BC6">
      <w:pPr>
        <w:spacing w:after="120" w:line="360" w:lineRule="auto"/>
        <w:rPr>
          <w:rFonts w:ascii="Times New Roman" w:hAnsi="Times New Roman" w:cs="Times New Roman"/>
          <w:b/>
        </w:rPr>
      </w:pPr>
    </w:p>
    <w:p w14:paraId="28371DCD" w14:textId="77777777" w:rsidR="001468CE" w:rsidRPr="00665F2C" w:rsidRDefault="001468CE" w:rsidP="00945BC6">
      <w:pPr>
        <w:spacing w:after="120" w:line="360" w:lineRule="auto"/>
        <w:rPr>
          <w:rFonts w:ascii="Times New Roman" w:hAnsi="Times New Roman" w:cs="Times New Roman"/>
          <w:b/>
        </w:rPr>
      </w:pPr>
    </w:p>
    <w:p w14:paraId="657F1923" w14:textId="77777777" w:rsidR="001468CE" w:rsidRPr="00665F2C" w:rsidRDefault="001468CE" w:rsidP="00945BC6">
      <w:pPr>
        <w:spacing w:after="120" w:line="360" w:lineRule="auto"/>
        <w:rPr>
          <w:rFonts w:ascii="Times New Roman" w:hAnsi="Times New Roman" w:cs="Times New Roman"/>
          <w:b/>
        </w:rPr>
      </w:pPr>
    </w:p>
    <w:p w14:paraId="57F4417C" w14:textId="77777777" w:rsidR="001468CE" w:rsidRPr="00665F2C" w:rsidRDefault="001468CE" w:rsidP="00945BC6">
      <w:pPr>
        <w:spacing w:after="120" w:line="360" w:lineRule="auto"/>
        <w:rPr>
          <w:rFonts w:ascii="Times New Roman" w:hAnsi="Times New Roman" w:cs="Times New Roman"/>
          <w:b/>
        </w:rPr>
      </w:pPr>
      <w:r w:rsidRPr="00665F2C">
        <w:rPr>
          <w:rFonts w:ascii="Times New Roman" w:hAnsi="Times New Roman" w:cs="Times New Roman"/>
          <w:b/>
        </w:rPr>
        <w:lastRenderedPageBreak/>
        <w:t>Abstract</w:t>
      </w:r>
    </w:p>
    <w:p w14:paraId="50810FDB" w14:textId="6221044D" w:rsidR="001468CE" w:rsidRPr="00665F2C" w:rsidRDefault="001468CE" w:rsidP="00323A73">
      <w:pPr>
        <w:spacing w:after="120" w:line="360" w:lineRule="auto"/>
        <w:jc w:val="both"/>
        <w:rPr>
          <w:rFonts w:ascii="Times New Roman" w:hAnsi="Times New Roman" w:cs="Times New Roman"/>
        </w:rPr>
      </w:pPr>
      <w:r w:rsidRPr="00665F2C">
        <w:rPr>
          <w:rFonts w:ascii="Times New Roman" w:hAnsi="Times New Roman" w:cs="Times New Roman"/>
        </w:rPr>
        <w:t>The utilization of most legumes for human consumption in the present day is low relative to cereal crops. Winged bean</w:t>
      </w:r>
      <w:r w:rsidR="00F369C2">
        <w:rPr>
          <w:rFonts w:ascii="Times New Roman" w:hAnsi="Times New Roman" w:cs="Times New Roman"/>
        </w:rPr>
        <w:t xml:space="preserve"> </w:t>
      </w:r>
      <w:r w:rsidRPr="00665F2C">
        <w:rPr>
          <w:rFonts w:ascii="Times New Roman" w:hAnsi="Times New Roman" w:cs="Times New Roman"/>
        </w:rPr>
        <w:t>(</w:t>
      </w:r>
      <w:r w:rsidRPr="00665F2C">
        <w:rPr>
          <w:rFonts w:ascii="Times New Roman" w:hAnsi="Times New Roman" w:cs="Times New Roman"/>
          <w:i/>
        </w:rPr>
        <w:t>Psophocarpus</w:t>
      </w:r>
      <w:r w:rsidR="00A04616" w:rsidRPr="00665F2C">
        <w:rPr>
          <w:rFonts w:ascii="Times New Roman" w:hAnsi="Times New Roman" w:cs="Times New Roman"/>
          <w:i/>
        </w:rPr>
        <w:t xml:space="preserve"> </w:t>
      </w:r>
      <w:r w:rsidRPr="00665F2C">
        <w:rPr>
          <w:rFonts w:ascii="Times New Roman" w:hAnsi="Times New Roman" w:cs="Times New Roman"/>
          <w:i/>
        </w:rPr>
        <w:t>tetragonolobus</w:t>
      </w:r>
      <w:r w:rsidRPr="00665F2C">
        <w:rPr>
          <w:rFonts w:ascii="Times New Roman" w:hAnsi="Times New Roman" w:cs="Times New Roman"/>
        </w:rPr>
        <w:t xml:space="preserve"> (L.) DC.) is a valuable legume due to the presence of soybean-equivalent nutrients. </w:t>
      </w:r>
      <w:r w:rsidR="00A22B84" w:rsidRPr="00665F2C">
        <w:rPr>
          <w:rFonts w:ascii="Times New Roman" w:hAnsi="Times New Roman" w:cs="Times New Roman"/>
        </w:rPr>
        <w:t xml:space="preserve">Early work identified that winged bean </w:t>
      </w:r>
      <w:r w:rsidRPr="00665F2C">
        <w:rPr>
          <w:rFonts w:ascii="Times New Roman" w:hAnsi="Times New Roman" w:cs="Times New Roman"/>
        </w:rPr>
        <w:t>has favorable agronomic features suitable for cultivation in the tropics with high average yield, and foods prepared from winged bean serve as an effective measure to meet the protein demand of the consumer. The seed oil meets all the required edibility parameters and is comparable with any other good-quality edible oil on the market. Recent work utilizing genomic, transcriptomic and metabolomic data are starting to reveal more about this crop, meaning it is now easier to genetically improve this plant for further utilization. This review reports the efforts undertaken and underway for the improvement of this crop for cultivation, commercialization and consumption perspectives.</w:t>
      </w:r>
    </w:p>
    <w:p w14:paraId="024A2E49" w14:textId="77777777" w:rsidR="001468CE" w:rsidRPr="00665F2C" w:rsidRDefault="001468CE" w:rsidP="00945BC6">
      <w:pPr>
        <w:autoSpaceDE w:val="0"/>
        <w:autoSpaceDN w:val="0"/>
        <w:adjustRightInd w:val="0"/>
        <w:spacing w:after="0" w:line="240" w:lineRule="auto"/>
        <w:rPr>
          <w:rFonts w:ascii="Times New Roman" w:hAnsi="Times New Roman" w:cs="Times New Roman"/>
          <w:color w:val="000033"/>
        </w:rPr>
      </w:pPr>
    </w:p>
    <w:p w14:paraId="72DE654F" w14:textId="77777777" w:rsidR="001468CE" w:rsidRPr="00F369C2" w:rsidRDefault="001468CE" w:rsidP="00F369C2">
      <w:pPr>
        <w:autoSpaceDE w:val="0"/>
        <w:autoSpaceDN w:val="0"/>
        <w:adjustRightInd w:val="0"/>
        <w:spacing w:after="120" w:line="360" w:lineRule="auto"/>
        <w:rPr>
          <w:rFonts w:ascii="Times New Roman" w:hAnsi="Times New Roman" w:cs="Times New Roman"/>
          <w:b/>
        </w:rPr>
      </w:pPr>
      <w:r w:rsidRPr="00665F2C">
        <w:rPr>
          <w:rFonts w:ascii="Times New Roman" w:hAnsi="Times New Roman" w:cs="Times New Roman"/>
          <w:b/>
        </w:rPr>
        <w:t>Key words:</w:t>
      </w:r>
      <w:r w:rsidRPr="00665F2C">
        <w:rPr>
          <w:rFonts w:ascii="Times New Roman" w:hAnsi="Times New Roman" w:cs="Times New Roman"/>
        </w:rPr>
        <w:t xml:space="preserve"> Winged bean, legume, protein-demand, food security, </w:t>
      </w:r>
      <w:r w:rsidRPr="00665F2C">
        <w:rPr>
          <w:rFonts w:ascii="Times New Roman" w:hAnsi="Times New Roman" w:cs="Times New Roman"/>
          <w:i/>
        </w:rPr>
        <w:t>Psophocarpus</w:t>
      </w:r>
      <w:r w:rsidRPr="00665F2C">
        <w:rPr>
          <w:rFonts w:ascii="Times New Roman" w:hAnsi="Times New Roman" w:cs="Times New Roman"/>
        </w:rPr>
        <w:t>, anti-nutrients</w:t>
      </w:r>
      <w:r w:rsidRPr="00665F2C">
        <w:rPr>
          <w:rFonts w:ascii="Times New Roman" w:hAnsi="Times New Roman" w:cs="Times New Roman"/>
          <w:b/>
        </w:rPr>
        <w:t>.</w:t>
      </w:r>
    </w:p>
    <w:p w14:paraId="58E169C8" w14:textId="77777777" w:rsidR="001468CE" w:rsidRPr="00665F2C" w:rsidRDefault="001468CE" w:rsidP="00945BC6">
      <w:pPr>
        <w:spacing w:after="120" w:line="360" w:lineRule="auto"/>
        <w:rPr>
          <w:rFonts w:ascii="Times New Roman" w:hAnsi="Times New Roman" w:cs="Times New Roman"/>
          <w:b/>
        </w:rPr>
      </w:pPr>
    </w:p>
    <w:p w14:paraId="5AA40595" w14:textId="77777777" w:rsidR="00983DD1" w:rsidRPr="00665F2C" w:rsidRDefault="00983DD1">
      <w:pPr>
        <w:rPr>
          <w:rFonts w:ascii="Times New Roman" w:hAnsi="Times New Roman" w:cs="Times New Roman"/>
          <w:b/>
        </w:rPr>
      </w:pPr>
      <w:r w:rsidRPr="00665F2C">
        <w:rPr>
          <w:rFonts w:ascii="Times New Roman" w:hAnsi="Times New Roman" w:cs="Times New Roman"/>
          <w:b/>
        </w:rPr>
        <w:br w:type="page"/>
      </w:r>
    </w:p>
    <w:p w14:paraId="6176FC7E" w14:textId="77777777" w:rsidR="001468CE" w:rsidRPr="00665F2C" w:rsidRDefault="001468CE" w:rsidP="00945BC6">
      <w:pPr>
        <w:spacing w:after="120" w:line="360" w:lineRule="auto"/>
        <w:rPr>
          <w:rFonts w:ascii="Times New Roman" w:hAnsi="Times New Roman" w:cs="Times New Roman"/>
          <w:b/>
        </w:rPr>
      </w:pPr>
      <w:r w:rsidRPr="00665F2C">
        <w:rPr>
          <w:rFonts w:ascii="Times New Roman" w:hAnsi="Times New Roman" w:cs="Times New Roman"/>
          <w:b/>
        </w:rPr>
        <w:lastRenderedPageBreak/>
        <w:t>1. Introduction</w:t>
      </w:r>
    </w:p>
    <w:p w14:paraId="2CC16609" w14:textId="232B4021"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 xml:space="preserve">The gap between the nutritional needs of the human population and the quantity of food supply has now become a global threat. To bridge this gap, efforts need to be made to identify and evaluate under-exploited food sources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a24ck6v4phb","properties":{"formattedCitation":"(May, 1977)","plainCitation":"(May, 1977)","noteIndex":0},"citationItems":[{"id":39,"uris":["http://zotero.org/users/local/i7ifYjyX/items/T5T9ML63"],"uri":["http://zotero.org/users/local/i7ifYjyX/items/T5T9ML63"],"itemData":{"id":39,"type":"article-journal","title":"Of winged beans and Wom Poms","container-title":"Nature","page":"590-590","volume":"266","issue":"5603","source":"Crossref","DOI":"10.1038/266590a0","ISSN":"0028-0836, 1476-4687","language":"en","author":[{"family":"May","given":"Robert M."}],"issued":{"date-parts":[["1977",4]]}}}],"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w:t>
      </w:r>
      <w:r w:rsidR="00FC0EA3" w:rsidRPr="00665F2C">
        <w:rPr>
          <w:rFonts w:ascii="Times New Roman" w:hAnsi="Times New Roman" w:cs="Times New Roman"/>
        </w:rPr>
        <w:t>Kuyper et al., 2017</w:t>
      </w:r>
      <w:r w:rsidR="00E0565B" w:rsidRPr="00665F2C">
        <w:rPr>
          <w:rFonts w:ascii="Times New Roman" w:hAnsi="Times New Roman" w:cs="Times New Roman"/>
        </w:rPr>
        <w:t>)</w:t>
      </w:r>
      <w:r w:rsidR="00C270FC" w:rsidRPr="00665F2C">
        <w:rPr>
          <w:rFonts w:ascii="Times New Roman" w:hAnsi="Times New Roman" w:cs="Times New Roman"/>
        </w:rPr>
        <w:fldChar w:fldCharType="end"/>
      </w:r>
      <w:r w:rsidRPr="00665F2C">
        <w:rPr>
          <w:rFonts w:ascii="Times New Roman" w:hAnsi="Times New Roman" w:cs="Times New Roman"/>
        </w:rPr>
        <w:t xml:space="preserve">. The majority of calories consumed worldwide come from just 20 crops comprising cereals, legumes, roots and other food crops, yet thousands of species worldwide </w:t>
      </w:r>
      <w:proofErr w:type="gramStart"/>
      <w:r w:rsidRPr="00665F2C">
        <w:rPr>
          <w:rFonts w:ascii="Times New Roman" w:hAnsi="Times New Roman" w:cs="Times New Roman"/>
        </w:rPr>
        <w:t>are consumed</w:t>
      </w:r>
      <w:proofErr w:type="gramEnd"/>
      <w:r w:rsidRPr="00665F2C">
        <w:rPr>
          <w:rFonts w:ascii="Times New Roman" w:hAnsi="Times New Roman" w:cs="Times New Roman"/>
        </w:rPr>
        <w:t xml:space="preserve">. In recent years, changes in consumer preference and agricultural practices as well as cash crop alternatives have led to a number of food species falling into disuse and becoming underutilized over a </w:t>
      </w:r>
      <w:proofErr w:type="gramStart"/>
      <w:r w:rsidRPr="00665F2C">
        <w:rPr>
          <w:rFonts w:ascii="Times New Roman" w:hAnsi="Times New Roman" w:cs="Times New Roman"/>
        </w:rPr>
        <w:t>period of time</w:t>
      </w:r>
      <w:proofErr w:type="gramEnd"/>
      <w:r w:rsidRPr="00665F2C">
        <w:rPr>
          <w:rFonts w:ascii="Times New Roman" w:hAnsi="Times New Roman" w:cs="Times New Roman"/>
        </w:rPr>
        <w:t>.</w:t>
      </w:r>
      <w:r w:rsidR="00F369C2">
        <w:rPr>
          <w:rFonts w:ascii="Times New Roman" w:hAnsi="Times New Roman" w:cs="Times New Roman"/>
        </w:rPr>
        <w:t xml:space="preserve"> </w:t>
      </w:r>
      <w:r w:rsidR="002A1C29" w:rsidRPr="00665F2C">
        <w:rPr>
          <w:rFonts w:ascii="Times New Roman" w:hAnsi="Times New Roman" w:cs="Times New Roman"/>
        </w:rPr>
        <w:t xml:space="preserve">Further, little </w:t>
      </w:r>
      <w:r w:rsidR="001F4976" w:rsidRPr="00665F2C">
        <w:rPr>
          <w:rFonts w:ascii="Times New Roman" w:hAnsi="Times New Roman" w:cs="Times New Roman"/>
        </w:rPr>
        <w:t xml:space="preserve">attempt has been undertaken for improvement and mainstreaming of these plants for further use over the crops with </w:t>
      </w:r>
      <w:r w:rsidR="002A1C29" w:rsidRPr="00665F2C">
        <w:rPr>
          <w:rFonts w:ascii="Times New Roman" w:hAnsi="Times New Roman" w:cs="Times New Roman"/>
        </w:rPr>
        <w:t xml:space="preserve">a longstanding </w:t>
      </w:r>
      <w:r w:rsidR="001F4976" w:rsidRPr="00665F2C">
        <w:rPr>
          <w:rFonts w:ascii="Times New Roman" w:hAnsi="Times New Roman" w:cs="Times New Roman"/>
        </w:rPr>
        <w:t xml:space="preserve">commercial value. </w:t>
      </w:r>
      <w:r w:rsidRPr="00665F2C">
        <w:rPr>
          <w:rFonts w:ascii="Times New Roman" w:hAnsi="Times New Roman" w:cs="Times New Roman"/>
        </w:rPr>
        <w:t xml:space="preserve">The presence of certain anti-nutrients </w:t>
      </w:r>
      <w:r w:rsidR="002A1C29" w:rsidRPr="00665F2C">
        <w:rPr>
          <w:rFonts w:ascii="Times New Roman" w:hAnsi="Times New Roman" w:cs="Times New Roman"/>
        </w:rPr>
        <w:t xml:space="preserve">(metabolites which adversely impairs the digestibility of the nutrients in the body) </w:t>
      </w:r>
      <w:r w:rsidRPr="00665F2C">
        <w:rPr>
          <w:rFonts w:ascii="Times New Roman" w:hAnsi="Times New Roman" w:cs="Times New Roman"/>
        </w:rPr>
        <w:t xml:space="preserve">in several minor crops has led to their decline in use, despite other benefits. </w:t>
      </w:r>
      <w:r w:rsidR="002A1C29" w:rsidRPr="00665F2C">
        <w:rPr>
          <w:rFonts w:ascii="Times New Roman" w:hAnsi="Times New Roman" w:cs="Times New Roman"/>
        </w:rPr>
        <w:t xml:space="preserve">As a result, there is often a long time gap between the initial studies of these underutilized crops and any modern explorations. However, these currently underutilized species </w:t>
      </w:r>
      <w:r w:rsidRPr="00665F2C">
        <w:rPr>
          <w:rFonts w:ascii="Times New Roman" w:hAnsi="Times New Roman" w:cs="Times New Roman"/>
        </w:rPr>
        <w:t xml:space="preserve">are </w:t>
      </w:r>
      <w:r w:rsidR="002A1C29" w:rsidRPr="00665F2C">
        <w:rPr>
          <w:rFonts w:ascii="Times New Roman" w:hAnsi="Times New Roman" w:cs="Times New Roman"/>
        </w:rPr>
        <w:t xml:space="preserve">often of high nutrient </w:t>
      </w:r>
      <w:r w:rsidRPr="00665F2C">
        <w:rPr>
          <w:rFonts w:ascii="Times New Roman" w:hAnsi="Times New Roman" w:cs="Times New Roman"/>
        </w:rPr>
        <w:t>value</w:t>
      </w:r>
      <w:r w:rsidR="002A1C29" w:rsidRPr="00665F2C">
        <w:rPr>
          <w:rFonts w:ascii="Times New Roman" w:hAnsi="Times New Roman" w:cs="Times New Roman"/>
        </w:rPr>
        <w:t xml:space="preserve"> and/or have extreme tolerances to abiotic stresses</w:t>
      </w:r>
      <w:r w:rsidRPr="00665F2C">
        <w:rPr>
          <w:rFonts w:ascii="Times New Roman" w:hAnsi="Times New Roman" w:cs="Times New Roman"/>
        </w:rPr>
        <w:t xml:space="preserve">, and </w:t>
      </w:r>
      <w:proofErr w:type="gramStart"/>
      <w:r w:rsidRPr="00665F2C">
        <w:rPr>
          <w:rFonts w:ascii="Times New Roman" w:hAnsi="Times New Roman" w:cs="Times New Roman"/>
        </w:rPr>
        <w:t>could be explored</w:t>
      </w:r>
      <w:proofErr w:type="gramEnd"/>
      <w:r w:rsidRPr="00665F2C">
        <w:rPr>
          <w:rFonts w:ascii="Times New Roman" w:hAnsi="Times New Roman" w:cs="Times New Roman"/>
        </w:rPr>
        <w:t xml:space="preserve"> to be included in more mainstream cultivation and consumption practices. </w:t>
      </w:r>
      <w:r w:rsidR="002A1C29" w:rsidRPr="00665F2C">
        <w:rPr>
          <w:rFonts w:ascii="Times New Roman" w:hAnsi="Times New Roman" w:cs="Times New Roman"/>
        </w:rPr>
        <w:t>M</w:t>
      </w:r>
      <w:r w:rsidRPr="00665F2C">
        <w:rPr>
          <w:rFonts w:ascii="Times New Roman" w:hAnsi="Times New Roman" w:cs="Times New Roman"/>
        </w:rPr>
        <w:t>ajor crops</w:t>
      </w:r>
      <w:r w:rsidR="002A1C29" w:rsidRPr="00665F2C">
        <w:rPr>
          <w:rFonts w:ascii="Times New Roman" w:hAnsi="Times New Roman" w:cs="Times New Roman"/>
        </w:rPr>
        <w:t xml:space="preserve">, i.e. those </w:t>
      </w:r>
      <w:r w:rsidRPr="00665F2C">
        <w:rPr>
          <w:rFonts w:ascii="Times New Roman" w:hAnsi="Times New Roman" w:cs="Times New Roman"/>
        </w:rPr>
        <w:t xml:space="preserve">in mainstream cultivation </w:t>
      </w:r>
      <w:r w:rsidR="002A1C29" w:rsidRPr="00665F2C">
        <w:rPr>
          <w:rFonts w:ascii="Times New Roman" w:hAnsi="Times New Roman" w:cs="Times New Roman"/>
        </w:rPr>
        <w:t>dominating</w:t>
      </w:r>
      <w:r w:rsidRPr="00665F2C">
        <w:rPr>
          <w:rFonts w:ascii="Times New Roman" w:hAnsi="Times New Roman" w:cs="Times New Roman"/>
        </w:rPr>
        <w:t xml:space="preserve"> international markets</w:t>
      </w:r>
      <w:r w:rsidR="002A1C29" w:rsidRPr="00665F2C">
        <w:rPr>
          <w:rFonts w:ascii="Times New Roman" w:hAnsi="Times New Roman" w:cs="Times New Roman"/>
        </w:rPr>
        <w:t>,</w:t>
      </w:r>
      <w:r w:rsidRPr="00665F2C">
        <w:rPr>
          <w:rFonts w:ascii="Times New Roman" w:hAnsi="Times New Roman" w:cs="Times New Roman"/>
        </w:rPr>
        <w:t xml:space="preserve"> are relatively nutrient poor and show poor resilience to climatic perturbations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a2hjadvlhj3","properties":{"formattedCitation":"(Lin, 2011)","plainCitation":"(Lin, 2011)","noteIndex":0},"citationItems":[{"id":7,"uris":["http://zotero.org/users/local/i7ifYjyX/items/8XXA5ZZQ"],"uri":["http://zotero.org/users/local/i7ifYjyX/items/8XXA5ZZQ"],"itemData":{"id":7,"type":"article-journal","title":"Resilience in Agriculture through Crop Diversification: Adaptive Management for Environmental Change","container-title":"BioScience","page":"183-193","volume":"61","issue":"3","source":"Crossref","DOI":"10.1525/bio.2011.61.3.4","ISSN":"1525-3244, 0006-3568","title-short":"Resilience in Agriculture through Crop Diversification","language":"en","author":[{"family":"Lin","given":"Brenda B."}],"issued":{"date-parts":[["2011",3]]}}}],"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Lin, 2011)</w:t>
      </w:r>
      <w:r w:rsidR="00C270FC" w:rsidRPr="00665F2C">
        <w:rPr>
          <w:rFonts w:ascii="Times New Roman" w:hAnsi="Times New Roman" w:cs="Times New Roman"/>
        </w:rPr>
        <w:fldChar w:fldCharType="end"/>
      </w:r>
      <w:r w:rsidRPr="00665F2C">
        <w:rPr>
          <w:rFonts w:ascii="Times New Roman" w:hAnsi="Times New Roman" w:cs="Times New Roman"/>
        </w:rPr>
        <w:t xml:space="preserve">. It is becoming clear that supplementing major </w:t>
      </w:r>
      <w:proofErr w:type="gramStart"/>
      <w:r w:rsidR="002A1C29" w:rsidRPr="00665F2C">
        <w:rPr>
          <w:rFonts w:ascii="Times New Roman" w:hAnsi="Times New Roman" w:cs="Times New Roman"/>
        </w:rPr>
        <w:t>crops(</w:t>
      </w:r>
      <w:proofErr w:type="gramEnd"/>
      <w:r w:rsidRPr="00665F2C">
        <w:rPr>
          <w:rFonts w:ascii="Times New Roman" w:hAnsi="Times New Roman" w:cs="Times New Roman"/>
        </w:rPr>
        <w:t>and the products derived from them</w:t>
      </w:r>
      <w:r w:rsidR="002A1C29" w:rsidRPr="00665F2C">
        <w:rPr>
          <w:rFonts w:ascii="Times New Roman" w:hAnsi="Times New Roman" w:cs="Times New Roman"/>
        </w:rPr>
        <w:t>)</w:t>
      </w:r>
      <w:r w:rsidRPr="00665F2C">
        <w:rPr>
          <w:rFonts w:ascii="Times New Roman" w:hAnsi="Times New Roman" w:cs="Times New Roman"/>
        </w:rPr>
        <w:t xml:space="preserve"> with these underutilized or minor</w:t>
      </w:r>
      <w:r w:rsidR="00A04616" w:rsidRPr="00665F2C">
        <w:rPr>
          <w:rFonts w:ascii="Times New Roman" w:hAnsi="Times New Roman" w:cs="Times New Roman"/>
        </w:rPr>
        <w:t xml:space="preserve"> </w:t>
      </w:r>
      <w:r w:rsidRPr="00665F2C">
        <w:rPr>
          <w:rFonts w:ascii="Times New Roman" w:hAnsi="Times New Roman" w:cs="Times New Roman"/>
        </w:rPr>
        <w:t xml:space="preserve">crops of nutritive </w:t>
      </w:r>
      <w:r w:rsidR="002A1C29" w:rsidRPr="00665F2C">
        <w:rPr>
          <w:rFonts w:ascii="Times New Roman" w:hAnsi="Times New Roman" w:cs="Times New Roman"/>
        </w:rPr>
        <w:t xml:space="preserve">and stress tolerance </w:t>
      </w:r>
      <w:r w:rsidRPr="00665F2C">
        <w:rPr>
          <w:rFonts w:ascii="Times New Roman" w:hAnsi="Times New Roman" w:cs="Times New Roman"/>
        </w:rPr>
        <w:t>importance</w:t>
      </w:r>
      <w:r w:rsidR="002A1C29" w:rsidRPr="00665F2C">
        <w:rPr>
          <w:rFonts w:ascii="Times New Roman" w:hAnsi="Times New Roman" w:cs="Times New Roman"/>
        </w:rPr>
        <w:t>,</w:t>
      </w:r>
      <w:r w:rsidRPr="00665F2C">
        <w:rPr>
          <w:rFonts w:ascii="Times New Roman" w:hAnsi="Times New Roman" w:cs="Times New Roman"/>
        </w:rPr>
        <w:t xml:space="preserve"> is a viable strategy for addressing the issue of nutrition security.</w:t>
      </w:r>
    </w:p>
    <w:p w14:paraId="12742F34" w14:textId="4D47F50C"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 xml:space="preserve">As </w:t>
      </w:r>
      <w:r w:rsidRPr="00665F2C">
        <w:rPr>
          <w:rFonts w:ascii="Times New Roman" w:hAnsi="Times New Roman" w:cs="Times New Roman"/>
          <w:shd w:val="clear" w:color="auto" w:fill="FFFFFF"/>
        </w:rPr>
        <w:t xml:space="preserve">protein-calorie malnutrition is prevalent in many developing countries of the tropics and sub-tropics, incorporation of other crops into the diet will act as a safety net to meet the challenges of malnutrition and address the issues of nutrient-deficiency. Enhancement and improvement of protein supply to meet the demand of the growing population necessitates the utilization of unconventional protein sources for further use. However, over the last few decades, </w:t>
      </w:r>
      <w:r w:rsidRPr="00665F2C">
        <w:rPr>
          <w:rFonts w:ascii="Times New Roman" w:hAnsi="Times New Roman" w:cs="Times New Roman"/>
        </w:rPr>
        <w:t xml:space="preserve">legume yields have scarcely changed and total production has remained stable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HRrOrAU7","properties":{"formattedCitation":"(Foyer et al., 2016)","plainCitation":"(Foyer et al., 2016)","noteIndex":0},"citationItems":[{"id":9,"uris":["http://zotero.org/users/local/i7ifYjyX/items/6VHQWVQF"],"uri":["http://zotero.org/users/local/i7ifYjyX/items/6VHQWVQF"],"itemData":{"id":9,"type":"article-journal","title":"Neglecting legumes has compromised human health and sustainable food production","container-title":"Nature Plants","volume":"2","issue":"8","source":"Crossref","URL":"http://www.nature.com/articles/nplants2016112","DOI":"10.1038/nplants.2016.112","ISSN":"2055-0278","language":"en","author":[{"family":"Foyer","given":"Christine H."},{"family":"Lam","given":"Hon-Ming"},{"family":"Nguyen","given":"Henry T."},{"family":"Siddique","given":"Kadambot H. M."},{"family":"Varshney","given":"Rajeev K."},{"family":"Colmer","given":"Timothy D."},{"family":"Cowling","given":"Wallace"},{"family":"Bramley","given":"Helen"},{"family":"Mori","given":"Trevor A."},{"family":"Hodgson","given":"Jonathan M."},{"family":"Cooper","given":"James W."},{"family":"Miller","given":"Anthony J."},{"family":"Kunert","given":"Karl"},{"family":"Vorster","given":"Juan"},{"family":"Cullis","given":"Christopher"},{"family":"Ozga","given":"Jocelyn A."},{"family":"Wahlqvist","given":"Mark L."},{"family":"Liang","given":"Yan"},{"family":"Shou","given":"Huixia"},{"family":"Shi","given":"Kai"},{"family":"Yu","given":"Jingquan"},{"family":"Fodor","given":"Nandor"},{"family":"Kaiser","given":"Brent N."},{"family":"Wong","given":"Fuk-Ling"},{"family":"Valliyodan","given":"Babu"},{"family":"Considine","given":"Michael J."}],"issued":{"date-parts":[["2016",8]]},"accessed":{"date-parts":[["2018",12,6]]}}}],"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Foyer et al., 2016)</w:t>
      </w:r>
      <w:r w:rsidR="00C270FC" w:rsidRPr="00665F2C">
        <w:rPr>
          <w:rFonts w:ascii="Times New Roman" w:hAnsi="Times New Roman" w:cs="Times New Roman"/>
        </w:rPr>
        <w:fldChar w:fldCharType="end"/>
      </w:r>
      <w:r w:rsidRPr="00665F2C">
        <w:rPr>
          <w:rFonts w:ascii="Times New Roman" w:hAnsi="Times New Roman" w:cs="Times New Roman"/>
        </w:rPr>
        <w:t xml:space="preserve">. As a result, per capita consumption has dropped. A lower proportion of legumes in the diet were cited as a cause of higher rates of protein malnutrition and this trend is in a constant state of increase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IvEQgdcZ","properties":{"formattedCitation":"(Polak et al., 2015)","plainCitation":"(Polak et al., 2015)","noteIndex":0},"citationItems":[{"id":11,"uris":["http://zotero.org/users/local/i7ifYjyX/items/KZGEXKXR"],"uri":["http://zotero.org/users/local/i7ifYjyX/items/KZGEXKXR"],"itemData":{"id":11,"type":"article-journal","title":"Legumes: Health Benefits and Culinary Approaches to Increase Intake","container-title":"Clinical Diabetes: A Publication of the American Diabetes Association","page":"198-205","volume":"33","issue":"4","source":"PubMed","DOI":"10.2337/diaclin.33.4.198","ISSN":"0891-8929","note":"PMID: 26487796\nPMCID: PMC4608274","title-short":"Legumes","journalAbbreviation":"Clin Diabetes","language":"eng","author":[{"family":"Polak","given":"Rani"},{"family":"Phillips","given":"Edward M."},{"family":"Campbell","given":"Amy"}],"issued":{"date-parts":[["2015",10]]}}}],"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Polak et al., 2015)</w:t>
      </w:r>
      <w:r w:rsidR="00C270FC" w:rsidRPr="00665F2C">
        <w:rPr>
          <w:rFonts w:ascii="Times New Roman" w:hAnsi="Times New Roman" w:cs="Times New Roman"/>
        </w:rPr>
        <w:fldChar w:fldCharType="end"/>
      </w:r>
      <w:r w:rsidRPr="00665F2C">
        <w:rPr>
          <w:rFonts w:ascii="Times New Roman" w:hAnsi="Times New Roman" w:cs="Times New Roman"/>
        </w:rPr>
        <w:t xml:space="preserve">. </w:t>
      </w:r>
      <w:proofErr w:type="gramStart"/>
      <w:r w:rsidRPr="00665F2C">
        <w:rPr>
          <w:rFonts w:ascii="Times New Roman" w:hAnsi="Times New Roman" w:cs="Times New Roman"/>
        </w:rPr>
        <w:t>So</w:t>
      </w:r>
      <w:proofErr w:type="gramEnd"/>
      <w:r w:rsidRPr="00665F2C">
        <w:rPr>
          <w:rFonts w:ascii="Times New Roman" w:hAnsi="Times New Roman" w:cs="Times New Roman"/>
        </w:rPr>
        <w:t>, at this point in time, it is crucial to prioritize the investigation and improvement of underutilized crops with the goal of introducing new foods with high and complementary nutritional value</w:t>
      </w:r>
      <w:r w:rsidR="00C309BD" w:rsidRPr="00665F2C">
        <w:rPr>
          <w:rFonts w:ascii="Times New Roman" w:hAnsi="Times New Roman" w:cs="Times New Roman"/>
        </w:rPr>
        <w:t xml:space="preserve"> (Dawson et al.</w:t>
      </w:r>
      <w:r w:rsidR="00487715" w:rsidRPr="00665F2C">
        <w:rPr>
          <w:rFonts w:ascii="Times New Roman" w:hAnsi="Times New Roman" w:cs="Times New Roman"/>
        </w:rPr>
        <w:t>,</w:t>
      </w:r>
      <w:r w:rsidR="00C309BD" w:rsidRPr="00665F2C">
        <w:rPr>
          <w:rFonts w:ascii="Times New Roman" w:hAnsi="Times New Roman" w:cs="Times New Roman"/>
        </w:rPr>
        <w:t xml:space="preserve"> 2019)</w:t>
      </w:r>
      <w:r w:rsidRPr="00665F2C">
        <w:rPr>
          <w:rFonts w:ascii="Times New Roman" w:hAnsi="Times New Roman" w:cs="Times New Roman"/>
        </w:rPr>
        <w:t xml:space="preserve">. </w:t>
      </w:r>
    </w:p>
    <w:p w14:paraId="0E439FC2" w14:textId="5C90BD00"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Legumes (Fabaceae) are second only to grasses (</w:t>
      </w:r>
      <w:proofErr w:type="spellStart"/>
      <w:r w:rsidRPr="00F369C2">
        <w:rPr>
          <w:rFonts w:ascii="Times New Roman" w:hAnsi="Times New Roman" w:cs="Times New Roman"/>
        </w:rPr>
        <w:t>Poaceae</w:t>
      </w:r>
      <w:proofErr w:type="spellEnd"/>
      <w:r w:rsidRPr="00665F2C">
        <w:rPr>
          <w:rFonts w:ascii="Times New Roman" w:hAnsi="Times New Roman" w:cs="Times New Roman"/>
        </w:rPr>
        <w:t xml:space="preserve">) in terms of their importance to humans. There are 670-750 genera and 18,000 to 19,000 species of legumes and this includes dozens, if not hundreds, of important grain, pasture and agro-forestry species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fgT3E1Lv","properties":{"formattedCitation":"(Polhill and Raven, 1981)","plainCitation":"(Polhill and Raven, 1981)","noteIndex":0},"citationItems":[{"id":14,"uris":["http://zotero.org/users/local/i7ifYjyX/items/4CNUNZHQ"],"uri":["http://zotero.org/users/local/i7ifYjyX/items/4CNUNZHQ"],"itemData":{"id":14,"type":"book","title":"Advances in legume systematics. 2: ...","collection-title":"Proceedings of the International Legume Conference","collection-number":"2","publisher":"Royal Botanic Gardens","publisher-place":"Kew/Surrey","number-of-pages":"427","source":"Gemeinsamer Bibliotheksverbund ISBN","event-place":"Kew/Surrey","ISBN":"978-0-85521-224-7","title-short":"Advances in legume systematics. 2","language":"eng","editor":[{"family":"Polhill","given":"Roger Marcus"},{"family":"Raven","given":"P. H."}],"issued":{"date-parts":[["1981"]]}}}],"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Polhill and Raven, 1981)</w:t>
      </w:r>
      <w:r w:rsidR="00C270FC" w:rsidRPr="00665F2C">
        <w:rPr>
          <w:rFonts w:ascii="Times New Roman" w:hAnsi="Times New Roman" w:cs="Times New Roman"/>
        </w:rPr>
        <w:fldChar w:fldCharType="end"/>
      </w:r>
      <w:r w:rsidRPr="00665F2C">
        <w:rPr>
          <w:rFonts w:ascii="Times New Roman" w:hAnsi="Times New Roman" w:cs="Times New Roman"/>
        </w:rPr>
        <w:t>. Grain and forage legumes are grown on some 180 million Ha</w:t>
      </w:r>
      <w:r w:rsidR="00BB7EDE" w:rsidRPr="00665F2C">
        <w:rPr>
          <w:rFonts w:ascii="Times New Roman" w:hAnsi="Times New Roman" w:cs="Times New Roman"/>
        </w:rPr>
        <w:t>.,</w:t>
      </w:r>
      <w:r w:rsidRPr="00665F2C">
        <w:rPr>
          <w:rFonts w:ascii="Times New Roman" w:hAnsi="Times New Roman" w:cs="Times New Roman"/>
        </w:rPr>
        <w:t xml:space="preserve"> i.e. about 12-15% of the earth’s arable land surface. They account for 27% of the World’s primary crop production with grain legumes alone contributing 33% of the dietary protein nitrogen needs of humans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zYIqBL72","properties":{"formattedCitation":"(Vance, 2001)","plainCitation":"(Vance, 2001)","noteIndex":0},"citationItems":[{"id":15,"uris":["http://zotero.org/users/local/i7ifYjyX/items/RCMF7NSG"],"uri":["http://zotero.org/users/local/i7ifYjyX/items/RCMF7NSG"],"itemData":{"id":15,"type":"article-journal","title":"Symbiotic Nitrogen Fixation and Phosphorus Acquisition. Plant Nutrition in a World of Declining Renewable Resources","container-title":"PLANT PHYSIOLOGY","page":"390-397","volume":"127","issue":"2","source":"Crossref","DOI":"10.1104/pp.010331","ISSN":"0032-0889, 1532-2548","language":"en","author":[{"family":"Vance","given":"C. P."}],"issued":{"date-parts":[["2001",10,1]]}}}],"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Vance, 2001)</w:t>
      </w:r>
      <w:r w:rsidR="00C270FC" w:rsidRPr="00665F2C">
        <w:rPr>
          <w:rFonts w:ascii="Times New Roman" w:hAnsi="Times New Roman" w:cs="Times New Roman"/>
        </w:rPr>
        <w:fldChar w:fldCharType="end"/>
      </w:r>
      <w:r w:rsidRPr="00665F2C">
        <w:rPr>
          <w:rFonts w:ascii="Times New Roman" w:hAnsi="Times New Roman" w:cs="Times New Roman"/>
        </w:rPr>
        <w:t xml:space="preserve">. In both the old and the new worlds, legume consumption has evolved in conjunction with cereals. However, the underutilized food legumes are gaining importance recently and they are suggested for increasing the production and availability of food grains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WN3ZuomZ","properties":{"formattedCitation":"(Chimmad et al., 1998)","plainCitation":"(Chimmad et al., 1998)","noteIndex":0},"citationItems":[{"id":20,"uris":["http://zotero.org/users/local/i7ifYjyX/items/R2QD75MJ"],"uri":["http://zotero.org/users/local/i7ifYjyX/items/R2QD75MJ"],"itemData":{"id":20,"type":"article-journal","title":"Protein quality of winged bean seeds","container-title":"Karnataka J. Agric. Sci","collection-title":"1","page":"770-74","volume":"11","issue":"3","journalAbbreviation":"Karnataka J. Agric. Sci","author":[{"family":"Chimmad","given":"BV"},{"family":"Rao","given":"M"},{"family":"Srinivasan","given":"CN"},{"family":"Megeri","given":"SN"}],"issued":{"date-parts":[["1998"]]}}}],"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Chimmad et al., 1998)</w:t>
      </w:r>
      <w:r w:rsidR="00C270FC" w:rsidRPr="00665F2C">
        <w:rPr>
          <w:rFonts w:ascii="Times New Roman" w:hAnsi="Times New Roman" w:cs="Times New Roman"/>
        </w:rPr>
        <w:fldChar w:fldCharType="end"/>
      </w:r>
      <w:r w:rsidR="00983DD1" w:rsidRPr="00665F2C">
        <w:rPr>
          <w:rFonts w:ascii="Times New Roman" w:hAnsi="Times New Roman" w:cs="Times New Roman"/>
        </w:rPr>
        <w:t>.</w:t>
      </w:r>
    </w:p>
    <w:p w14:paraId="53547BFD" w14:textId="6D53748A" w:rsidR="00DE4BA3" w:rsidRPr="00665F2C" w:rsidRDefault="001468CE" w:rsidP="00622628">
      <w:pPr>
        <w:autoSpaceDE w:val="0"/>
        <w:autoSpaceDN w:val="0"/>
        <w:adjustRightInd w:val="0"/>
        <w:spacing w:after="120" w:line="360" w:lineRule="auto"/>
        <w:jc w:val="both"/>
        <w:rPr>
          <w:rFonts w:ascii="Times New Roman" w:hAnsi="Times New Roman" w:cs="Times New Roman"/>
        </w:rPr>
      </w:pPr>
      <w:r w:rsidRPr="00665F2C">
        <w:rPr>
          <w:rFonts w:ascii="Times New Roman" w:hAnsi="Times New Roman" w:cs="Times New Roman"/>
          <w:shd w:val="clear" w:color="auto" w:fill="FFFFFF"/>
        </w:rPr>
        <w:t>Winged bean (</w:t>
      </w:r>
      <w:r w:rsidRPr="00665F2C">
        <w:rPr>
          <w:rFonts w:ascii="Times New Roman" w:hAnsi="Times New Roman" w:cs="Times New Roman"/>
          <w:i/>
          <w:shd w:val="clear" w:color="auto" w:fill="FFFFFF"/>
        </w:rPr>
        <w:t>Psophocarpus</w:t>
      </w:r>
      <w:r w:rsidR="00F11B06" w:rsidRPr="00665F2C">
        <w:rPr>
          <w:rFonts w:ascii="Times New Roman" w:hAnsi="Times New Roman" w:cs="Times New Roman"/>
          <w:i/>
          <w:shd w:val="clear" w:color="auto" w:fill="FFFFFF"/>
        </w:rPr>
        <w:t xml:space="preserve"> </w:t>
      </w:r>
      <w:r w:rsidRPr="00665F2C">
        <w:rPr>
          <w:rFonts w:ascii="Times New Roman" w:hAnsi="Times New Roman" w:cs="Times New Roman"/>
          <w:i/>
          <w:shd w:val="clear" w:color="auto" w:fill="FFFFFF"/>
        </w:rPr>
        <w:t>tetragonolobus</w:t>
      </w:r>
      <w:r w:rsidRPr="00665F2C">
        <w:rPr>
          <w:rFonts w:ascii="Times New Roman" w:hAnsi="Times New Roman" w:cs="Times New Roman"/>
          <w:shd w:val="clear" w:color="auto" w:fill="FFFFFF"/>
        </w:rPr>
        <w:t xml:space="preserve"> (L.) DC.) is one such underutilized legume. All parts of the plant, from the seeds and immature pods to the leaves, flowers and tuberous roots are edible. It is virtually the duplicate of soybean in terms of composition and nutritional value of the seed, because both contain </w:t>
      </w:r>
      <w:r w:rsidR="00983DD1" w:rsidRPr="00665F2C">
        <w:rPr>
          <w:rFonts w:ascii="Times New Roman" w:hAnsi="Times New Roman" w:cs="Times New Roman"/>
          <w:shd w:val="clear" w:color="auto" w:fill="FFFFFF"/>
        </w:rPr>
        <w:t>a similar proportion</w:t>
      </w:r>
      <w:r w:rsidRPr="00665F2C">
        <w:rPr>
          <w:rFonts w:ascii="Times New Roman" w:hAnsi="Times New Roman" w:cs="Times New Roman"/>
          <w:shd w:val="clear" w:color="auto" w:fill="FFFFFF"/>
        </w:rPr>
        <w:t xml:space="preserve"> of protein, oil, minerals, vitamins and essential amino acids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kFWsVPIr","properties":{"formattedCitation":"(Amoo et al., 2011)","plainCitation":"(Amoo et al., 2011)","noteIndex":0},"citationItems":[{"id":17,"uris":["http://zotero.org/users/local/i7ifYjyX/items/ZW655MLF"],"uri":["http://zotero.org/users/local/i7ifYjyX/items/ZW655MLF"],"itemData":{"id":17,"type":"article-journal","title":"Chemical evaluation of winged beans (&lt;i&gt;Psophocarpus Tetragonolobus&lt;/i&gt;), Pitanga cherries (&lt;i&gt;Eugenia uniflora) and orchid fruit (&lt;i&gt;Orchid fruit myristic&lt;/i&gt;a)","container-title":"African Journal of Food, Agriculture, Nutrition and Development","volume":"6","issue":"2","source":"Crossref","URL":"http://www.ajol.info/index.php/ajfand/article/view/71734","DOI":"10.4314/ajfand.v6i2.71734","ISSN":"1684-5358","author":[{"family":"Amoo","given":"Ia"},{"family":"Adebayo","given":"Ot"},{"family":"Oyeleye","given":"Ao"}],"issued":{"date-parts":[["2011",11,9]]},"accessed":{"date-parts":[["2018",12,6]]}}}],"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Amoo et al., 2011)</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 Once processed, both have similar value of digestibility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GrH0RAVQ","properties":{"formattedCitation":"({\\i{}Winged Bean}, 1981)","plainCitation":"(Winged Bean, 1981)","noteIndex":0},"citationItems":[{"id":19,"uris":["http://zotero.org/users/local/i7ifYjyX/items/6FWHL83G"],"uri":["http://zotero.org/users/local/i7ifYjyX/items/6FWHL83G"],"itemData":{"id":19,"type":"book","title":"Winged Bean: A High-Protein Crop for the Tropics","publisher":"National Academies Press","publisher-place":"Washington, D.C.","source":"Crossref","event-place":"Washington, D.C.","URL":"https://www.nap.edu/catalog/19754","ISBN":"978-0-309-33154-8","note":"DOI: 10.17226/19754","title-short":"Winged Bean","issued":{"date-parts":[["1981",1,1]]},"accessed":{"date-parts":[["2018",12,6]]}}}],"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w:t>
      </w:r>
      <w:r w:rsidR="00DE4BA3" w:rsidRPr="00665F2C">
        <w:rPr>
          <w:rFonts w:ascii="Times New Roman" w:hAnsi="Times New Roman" w:cs="Times New Roman"/>
          <w:bCs/>
        </w:rPr>
        <w:t>National Research Council, 1981</w:t>
      </w:r>
      <w:r w:rsidRPr="00665F2C">
        <w:rPr>
          <w:rFonts w:ascii="Times New Roman" w:hAnsi="Times New Roman" w:cs="Times New Roman"/>
        </w:rPr>
        <w:t>)</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The winged bean seed has a high protein content of 29-37%, and its amino acid composition is almost identical to soybean with methionine and </w:t>
      </w:r>
      <w:r w:rsidR="00DE4BA3" w:rsidRPr="00665F2C">
        <w:rPr>
          <w:rFonts w:ascii="Times New Roman" w:hAnsi="Times New Roman" w:cs="Times New Roman"/>
          <w:shd w:val="clear" w:color="auto" w:fill="FFFFFF"/>
        </w:rPr>
        <w:t>cysteine</w:t>
      </w:r>
      <w:r w:rsidRPr="00665F2C">
        <w:rPr>
          <w:rFonts w:ascii="Times New Roman" w:hAnsi="Times New Roman" w:cs="Times New Roman"/>
          <w:shd w:val="clear" w:color="auto" w:fill="FFFFFF"/>
        </w:rPr>
        <w:t xml:space="preserve"> being limiting amino acids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PUy97K95","properties":{"formattedCitation":"(Okezie and Martin, 1980)","plainCitation":"(Okezie and Martin, 1980)","noteIndex":0},"citationItems":[{"id":21,"uris":["http://zotero.org/users/local/i7ifYjyX/items/YESN4TE9"],"uri":["http://zotero.org/users/local/i7ifYjyX/items/YESN4TE9"],"itemData":{"id":21,"type":"article-journal","title":"CHEMICAL COMPOSITION OF DRY SEEDS AND FRESH LEAVES OF WINGED BEAN VARIETIES GROWN IN THE U.S. AND PUERTO RICO","container-title":"Journal of Food Science","page":"1045-1051","volume":"45","issue":"4","source":"Crossref","DOI":"10.1111/j.1365-2621.1980.tb07509.x","ISSN":"0022-1147, 1750-3841","language":"en","author":[{"family":"Okezie","given":"B. Onuma"},{"family":"Martin","given":"Franklin W."}],"issued":{"date-parts":[["1980",7]]}}}],"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Okezie and Martin, 1980</w:t>
      </w:r>
      <w:r w:rsidR="00DE4BA3" w:rsidRPr="00665F2C">
        <w:rPr>
          <w:rFonts w:ascii="Times New Roman" w:hAnsi="Times New Roman" w:cs="Times New Roman"/>
        </w:rPr>
        <w:t xml:space="preserve">; </w:t>
      </w:r>
      <w:r w:rsidR="00C270FC" w:rsidRPr="00665F2C">
        <w:rPr>
          <w:rFonts w:ascii="Times New Roman" w:hAnsi="Times New Roman" w:cs="Times New Roman"/>
          <w:shd w:val="clear" w:color="auto" w:fill="FFFFFF"/>
        </w:rPr>
        <w:fldChar w:fldCharType="end"/>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8Nc729Nn","properties":{"formattedCitation":"(Wyckoff et al., 1983)","plainCitation":"(Wyckoff et al., 1983)","noteIndex":0},"citationItems":[{"id":22,"uris":["http://zotero.org/users/local/i7ifYjyX/items/QZ77K6B7"],"uri":["http://zotero.org/users/local/i7ifYjyX/items/QZ77K6B7"],"itemData":{"id":22,"type":"article-journal","title":"The Nutritional Value of Autoclaved and Ammonia Treated Winged Beans [Psophocarpus tetragonolobus (L.) Dc.] for Japanese Quail.","container-title":"Poultry Science","page":"359-364","volume":"62","issue":"2","source":"Crossref","DOI":"10.3382/ps.0620359","ISSN":"0032-5791, 1525-3171","language":"en","author":[{"family":"Wyckoff","given":"S."},{"family":"Mak","given":"T. K."},{"family":"Vohra","given":"P."}],"issued":{"date-parts":[["1983",2,1]]}}}],"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Wyckoff et al.,1983)</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 </w:t>
      </w:r>
      <w:r w:rsidR="00DE4BA3" w:rsidRPr="00665F2C">
        <w:rPr>
          <w:rFonts w:ascii="Times New Roman" w:hAnsi="Times New Roman" w:cs="Times New Roman"/>
        </w:rPr>
        <w:t xml:space="preserve">The true value of these tuberous roots became apparent when it was found that they are exceptionally rich in protein </w:t>
      </w:r>
      <w:r w:rsidR="00C270FC" w:rsidRPr="00665F2C">
        <w:rPr>
          <w:rFonts w:ascii="Times New Roman" w:hAnsi="Times New Roman" w:cs="Times New Roman"/>
        </w:rPr>
        <w:fldChar w:fldCharType="begin"/>
      </w:r>
      <w:r w:rsidR="00DE4BA3" w:rsidRPr="00665F2C">
        <w:rPr>
          <w:rFonts w:ascii="Times New Roman" w:hAnsi="Times New Roman" w:cs="Times New Roman"/>
        </w:rPr>
        <w:instrText xml:space="preserve"> ADDIN ZOTERO_ITEM CSL_CITATION {"citationID":"nEEJN2N3","properties":{"formattedCitation":"(Lumen and Reyes, 1982)","plainCitation":"(Lumen and Reyes, 1982)","noteIndex":0},"citationItems":[{"id":25,"uris":["http://zotero.org/users/local/i7ifYjyX/items/9TQZSDX8"],"uri":["http://zotero.org/users/local/i7ifYjyX/items/9TQZSDX8"],"itemData":{"id":25,"type":"article-journal","title":"Chemical Composition Studies on Winged Bean (Psophocarpus tetragonolobus) Tubers","container-title":"Journal of Food Science","page":"821-824","volume":"47","issue":"3","source":"Crossref","DOI":"10.1111/j.1365-2621.1982.tb12723.x","ISSN":"0022-1147, 1750-3841","language":"en","author":[{"family":"Lumen","given":"Benito O."},{"family":"Reyes","given":"Pilar S."}],"issued":{"date-parts":[["1982",5]]}}}],"schema":"https://github.com/citation-style-language/schema/raw/master/csl-citation.json"} </w:instrText>
      </w:r>
      <w:r w:rsidR="00C270FC" w:rsidRPr="00665F2C">
        <w:rPr>
          <w:rFonts w:ascii="Times New Roman" w:hAnsi="Times New Roman" w:cs="Times New Roman"/>
        </w:rPr>
        <w:fldChar w:fldCharType="separate"/>
      </w:r>
      <w:r w:rsidR="00DE4BA3" w:rsidRPr="00665F2C">
        <w:rPr>
          <w:rFonts w:ascii="Times New Roman" w:hAnsi="Times New Roman" w:cs="Times New Roman"/>
        </w:rPr>
        <w:t>(Kortt and Caldwell, 1984; Lumen and Reyes, 1982)</w:t>
      </w:r>
      <w:r w:rsidR="00C270FC" w:rsidRPr="00665F2C">
        <w:rPr>
          <w:rFonts w:ascii="Times New Roman" w:hAnsi="Times New Roman" w:cs="Times New Roman"/>
        </w:rPr>
        <w:fldChar w:fldCharType="end"/>
      </w:r>
      <w:r w:rsidR="00DE4BA3" w:rsidRPr="00665F2C">
        <w:rPr>
          <w:rFonts w:ascii="Times New Roman" w:hAnsi="Times New Roman" w:cs="Times New Roman"/>
        </w:rPr>
        <w:t>.</w:t>
      </w:r>
    </w:p>
    <w:p w14:paraId="6B2580AF" w14:textId="7F0D0449" w:rsidR="001468CE" w:rsidRPr="00665F2C" w:rsidRDefault="00DE4BA3" w:rsidP="00622628">
      <w:pPr>
        <w:autoSpaceDE w:val="0"/>
        <w:autoSpaceDN w:val="0"/>
        <w:adjustRightInd w:val="0"/>
        <w:spacing w:after="120" w:line="360" w:lineRule="auto"/>
        <w:jc w:val="both"/>
        <w:rPr>
          <w:rFonts w:ascii="Times New Roman" w:hAnsi="Times New Roman" w:cs="Times New Roman"/>
        </w:rPr>
      </w:pPr>
      <w:r w:rsidRPr="00665F2C">
        <w:rPr>
          <w:rFonts w:ascii="Times New Roman" w:hAnsi="Times New Roman" w:cs="Times New Roman"/>
          <w:shd w:val="clear" w:color="auto" w:fill="FFFFFF"/>
        </w:rPr>
        <w:t xml:space="preserve">Masefield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KjCgN6s4","properties":{"formattedCitation":"(Masefield, 1973)","plainCitation":"(Masefield, 1973)","noteIndex":0},"citationItems":[{"id":24,"uris":["http://zotero.org/users/local/i7ifYjyX/items/UIE6BE8B"],"uri":["http://zotero.org/users/local/i7ifYjyX/items/UIE6BE8B"],"itemData":{"id":24,"type":"article-journal","title":"Psophocarpus tetragonolobus, a crop with a future?","page":"153","volume":"26","journalAbbreviation":"Field Crop Abstracts","author":[{"family":"Masefield","given":"GB"}],"issued":{"date-parts":[["1973"]]}}}],"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1973)</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 was the first to predict the agricultural potential of the winged bean, and i</w:t>
      </w:r>
      <w:r w:rsidR="001468CE" w:rsidRPr="00665F2C">
        <w:rPr>
          <w:rFonts w:ascii="Times New Roman" w:hAnsi="Times New Roman" w:cs="Times New Roman"/>
          <w:shd w:val="clear" w:color="auto" w:fill="FFFFFF"/>
        </w:rPr>
        <w:t>n the early 1970s and 80s, a national program on winged bean was developed in the Philippines, Indonesia and Sri Lanka mainly focusing on its introduction, cultivation and agronomic aspects</w:t>
      </w:r>
      <w:r w:rsidRPr="00665F2C">
        <w:rPr>
          <w:rFonts w:ascii="Times New Roman" w:hAnsi="Times New Roman" w:cs="Times New Roman"/>
          <w:shd w:val="clear" w:color="auto" w:fill="FFFFFF"/>
        </w:rPr>
        <w:t>. Hence a large amount of preliminary research was carried out at this time</w:t>
      </w:r>
      <w:r w:rsidR="001468CE" w:rsidRPr="00665F2C">
        <w:rPr>
          <w:rFonts w:ascii="Times New Roman" w:hAnsi="Times New Roman" w:cs="Times New Roman"/>
          <w:shd w:val="clear" w:color="auto" w:fill="FFFFFF"/>
        </w:rPr>
        <w:t xml:space="preserve">. More recently, an increased understanding of nutritional, anti-nutritional and chemical properties of this legume has been established </w:t>
      </w:r>
      <w:r w:rsidR="00C270FC" w:rsidRPr="00665F2C">
        <w:rPr>
          <w:rFonts w:ascii="Times New Roman" w:hAnsi="Times New Roman" w:cs="Times New Roman"/>
          <w:shd w:val="clear" w:color="auto" w:fill="FFFFFF"/>
        </w:rPr>
        <w:fldChar w:fldCharType="begin"/>
      </w:r>
      <w:r w:rsidR="001468CE" w:rsidRPr="00665F2C">
        <w:rPr>
          <w:rFonts w:ascii="Times New Roman" w:hAnsi="Times New Roman" w:cs="Times New Roman"/>
          <w:shd w:val="clear" w:color="auto" w:fill="FFFFFF"/>
        </w:rPr>
        <w:instrText xml:space="preserve"> ADDIN ZOTERO_ITEM CSL_CITATION {"citationID":"Q1395JeJ","properties":{"formattedCitation":"(Lepcha et al., 2017)","plainCitation":"(Lepcha et al., 2017)","noteIndex":0},"citationItems":[{"id":23,"uris":["http://zotero.org/users/local/i7ifYjyX/items/8RTK3999"],"uri":["http://zotero.org/users/local/i7ifYjyX/items/8RTK3999"],"itemData":{"id":23,"type":"article-journal","title":"A Review on Current Status and Future Prospects of Winged Bean (Psophocarpus tetragonolobus) in Tropical Agriculture","container-title":"Plant Foods for Human Nutrition","page":"225-235","volume":"72","issue":"3","source":"Crossref","DOI":"10.1007/s11130-017-0627-0","ISSN":"0921-9668, 1573-9104","language":"en","author":[{"family":"Lepcha","given":"Patrush"},{"family":"Egan","given":"Ashley N."},{"family":"Doyle","given":"Jeff J."},{"family":"Sathyanarayana","given":"N."}],"issued":{"date-parts":[["2017",9]]}}}],"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001468CE" w:rsidRPr="00665F2C">
        <w:rPr>
          <w:rFonts w:ascii="Times New Roman" w:hAnsi="Times New Roman" w:cs="Times New Roman"/>
        </w:rPr>
        <w:t>(Lepcha et al., 2017)</w:t>
      </w:r>
      <w:r w:rsidR="00C270FC" w:rsidRPr="00665F2C">
        <w:rPr>
          <w:rFonts w:ascii="Times New Roman" w:hAnsi="Times New Roman" w:cs="Times New Roman"/>
          <w:shd w:val="clear" w:color="auto" w:fill="FFFFFF"/>
        </w:rPr>
        <w:fldChar w:fldCharType="end"/>
      </w:r>
      <w:r w:rsidR="001468CE" w:rsidRPr="00665F2C">
        <w:rPr>
          <w:rFonts w:ascii="Times New Roman" w:hAnsi="Times New Roman" w:cs="Times New Roman"/>
          <w:shd w:val="clear" w:color="auto" w:fill="FFFFFF"/>
        </w:rPr>
        <w:t>, but investigation</w:t>
      </w:r>
      <w:r w:rsidRPr="00665F2C">
        <w:rPr>
          <w:rFonts w:ascii="Times New Roman" w:hAnsi="Times New Roman" w:cs="Times New Roman"/>
          <w:shd w:val="clear" w:color="auto" w:fill="FFFFFF"/>
        </w:rPr>
        <w:t>s</w:t>
      </w:r>
      <w:r w:rsidR="001468CE" w:rsidRPr="00665F2C">
        <w:rPr>
          <w:rFonts w:ascii="Times New Roman" w:hAnsi="Times New Roman" w:cs="Times New Roman"/>
          <w:shd w:val="clear" w:color="auto" w:fill="FFFFFF"/>
        </w:rPr>
        <w:t xml:space="preserve"> of</w:t>
      </w:r>
      <w:r w:rsidRPr="00665F2C">
        <w:rPr>
          <w:rFonts w:ascii="Times New Roman" w:hAnsi="Times New Roman" w:cs="Times New Roman"/>
          <w:shd w:val="clear" w:color="auto" w:fill="FFFFFF"/>
        </w:rPr>
        <w:t xml:space="preserve"> the genetic and genomic variation </w:t>
      </w:r>
      <w:r w:rsidR="001468CE" w:rsidRPr="00665F2C">
        <w:rPr>
          <w:rFonts w:ascii="Times New Roman" w:hAnsi="Times New Roman" w:cs="Times New Roman"/>
          <w:shd w:val="clear" w:color="auto" w:fill="FFFFFF"/>
        </w:rPr>
        <w:t xml:space="preserve">and characterization of this species </w:t>
      </w:r>
      <w:r w:rsidRPr="00665F2C">
        <w:rPr>
          <w:rFonts w:ascii="Times New Roman" w:hAnsi="Times New Roman" w:cs="Times New Roman"/>
          <w:shd w:val="clear" w:color="auto" w:fill="FFFFFF"/>
        </w:rPr>
        <w:t xml:space="preserve">for </w:t>
      </w:r>
      <w:r w:rsidR="001468CE" w:rsidRPr="00665F2C">
        <w:rPr>
          <w:rFonts w:ascii="Times New Roman" w:hAnsi="Times New Roman" w:cs="Times New Roman"/>
          <w:shd w:val="clear" w:color="auto" w:fill="FFFFFF"/>
        </w:rPr>
        <w:t>further improvement and utilization are still in their infancy.</w:t>
      </w:r>
      <w:r w:rsidR="001468CE" w:rsidRPr="00F369C2">
        <w:rPr>
          <w:rFonts w:ascii="Times New Roman" w:hAnsi="Times New Roman" w:cs="Times New Roman"/>
          <w:shd w:val="clear" w:color="auto" w:fill="FFFFFF"/>
        </w:rPr>
        <w:t xml:space="preserve"> </w:t>
      </w:r>
      <w:r w:rsidR="001468CE" w:rsidRPr="00665F2C">
        <w:rPr>
          <w:rFonts w:ascii="Times New Roman" w:hAnsi="Times New Roman" w:cs="Times New Roman"/>
        </w:rPr>
        <w:t xml:space="preserve">Bioactive peptides with </w:t>
      </w:r>
      <w:r w:rsidR="001468CE" w:rsidRPr="00665F2C">
        <w:rPr>
          <w:rFonts w:ascii="Times New Roman" w:hAnsi="Times New Roman" w:cs="Times New Roman"/>
          <w:iCs/>
        </w:rPr>
        <w:t>angiotensin-I-converting enzyme (</w:t>
      </w:r>
      <w:r w:rsidR="001468CE" w:rsidRPr="00665F2C">
        <w:rPr>
          <w:rFonts w:ascii="Times New Roman" w:hAnsi="Times New Roman" w:cs="Times New Roman"/>
        </w:rPr>
        <w:t xml:space="preserve">ACE) inhibitor and anti-oxidative properties, from winged bean seed protein were recently developed into </w:t>
      </w:r>
      <w:proofErr w:type="spellStart"/>
      <w:r w:rsidR="001468CE" w:rsidRPr="00665F2C">
        <w:rPr>
          <w:rFonts w:ascii="Times New Roman" w:hAnsi="Times New Roman" w:cs="Times New Roman"/>
        </w:rPr>
        <w:t>nano</w:t>
      </w:r>
      <w:proofErr w:type="spellEnd"/>
      <w:r w:rsidR="001468CE" w:rsidRPr="00665F2C">
        <w:rPr>
          <w:rFonts w:ascii="Times New Roman" w:hAnsi="Times New Roman" w:cs="Times New Roman"/>
        </w:rPr>
        <w:t xml:space="preserve">-liposomal particles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oxg4k458","properties":{"formattedCitation":"(Wan Mohtar et al., 2014)","plainCitation":"(Wan Mohtar et al., 2014)","noteIndex":0},"citationItems":[{"id":28,"uris":["http://zotero.org/users/local/i7ifYjyX/items/C5J9NQKN"],"uri":["http://zotero.org/users/local/i7ifYjyX/items/C5J9NQKN"],"itemData":{"id":28,"type":"article-journal","title":"Preparation of bioactive peptides with high angiotensin converting enzyme inhibitory activity from winged bean [Psophocarpus tetragonolobus (L.) DC.] seed","container-title":"Journal of Food Science and Technology","page":"3658-3668","volume":"51","issue":"12","source":"Crossref","DOI":"10.1007/s13197-012-0919-1","ISSN":"0022-1155, 0975-8402","language":"en","author":[{"family":"Wan Mohtar","given":"Wan Abd Al-Qadr Imad"},{"family":"Hamid","given":"Azizah Abdul"},{"family":"Abd-Aziz","given":"Suraini"},{"family":"Muhamad","given":"Sharifah Kharidah Syed"},{"family":"Saari","given":"Nazamid"}],"issued":{"date-parts":[["2014",12]]}}}],"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w:t>
      </w:r>
      <w:r w:rsidRPr="00665F2C">
        <w:rPr>
          <w:rFonts w:ascii="Times New Roman" w:hAnsi="Times New Roman" w:cs="Times New Roman"/>
        </w:rPr>
        <w:t xml:space="preserve">Chay et al., 2015; </w:t>
      </w:r>
      <w:r w:rsidR="001468CE" w:rsidRPr="00665F2C">
        <w:rPr>
          <w:rFonts w:ascii="Times New Roman" w:hAnsi="Times New Roman" w:cs="Times New Roman"/>
        </w:rPr>
        <w:t>Wan Mohtar et al., 2014)</w:t>
      </w:r>
      <w:r w:rsidR="00C270FC" w:rsidRPr="00665F2C">
        <w:rPr>
          <w:rFonts w:ascii="Times New Roman" w:hAnsi="Times New Roman" w:cs="Times New Roman"/>
        </w:rPr>
        <w:fldChar w:fldCharType="end"/>
      </w:r>
      <w:r w:rsidR="001468CE" w:rsidRPr="00665F2C">
        <w:rPr>
          <w:rFonts w:ascii="Times New Roman" w:hAnsi="Times New Roman" w:cs="Times New Roman"/>
        </w:rPr>
        <w:t xml:space="preserve">,which could be used in biofortification. Additionally it has been suggested that the extract of mature winged bean seeds inhibit wrinkle formation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ea2MaHQ7","properties":{"formattedCitation":"(Shibata et al., 2011)","plainCitation":"(Shibata et al., 2011)","noteIndex":0},"citationItems":[{"id":33,"uris":["http://zotero.org/users/local/i7ifYjyX/items/UTMDMM46"],"uri":["http://zotero.org/users/local/i7ifYjyX/items/UTMDMM46"],"itemData":{"id":33,"type":"article-journal","title":"Effect of oral intake of winged bean extract on a skin lichenification model: Evaluation by microarray analysis","container-title":"BioFactors","page":"421-428","volume":"37","issue":"6","source":"Crossref","DOI":"10.1002/biof.182","ISSN":"09516433","title-short":"Effect of oral intake of winged bean extract on a skin lichenification model","language":"en","author":[{"family":"Shibata","given":"Michio"},{"family":"Ishimatsu-Tsuji","given":"Yumiko"},{"family":"Yokoo","given":"Mihoshi"},{"family":"Nakai","given":"Yuji"},{"family":"Abe","given":"Keiko"},{"family":"Muta","given":"Keiko"}],"issued":{"date-parts":[["2011",11]]}}}],"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Shibata et al., 2011)</w:t>
      </w:r>
      <w:r w:rsidR="00C270FC" w:rsidRPr="00665F2C">
        <w:rPr>
          <w:rFonts w:ascii="Times New Roman" w:hAnsi="Times New Roman" w:cs="Times New Roman"/>
        </w:rPr>
        <w:fldChar w:fldCharType="end"/>
      </w:r>
      <w:r w:rsidR="001468CE" w:rsidRPr="00665F2C">
        <w:rPr>
          <w:rFonts w:ascii="Times New Roman" w:hAnsi="Times New Roman" w:cs="Times New Roman"/>
        </w:rPr>
        <w:t>.</w:t>
      </w:r>
      <w:r w:rsidR="001468CE" w:rsidRPr="00665F2C">
        <w:rPr>
          <w:rFonts w:ascii="Times New Roman" w:hAnsi="Times New Roman" w:cs="Times New Roman"/>
          <w:iCs/>
        </w:rPr>
        <w:t xml:space="preserve">The winged bean protein is safe in terms of genotoxicity and cytotoxicity and hence has the potential for the use in pharmaceutical and food industries as functional ingredient. </w:t>
      </w:r>
      <w:r w:rsidRPr="00665F2C">
        <w:rPr>
          <w:rFonts w:ascii="Times New Roman" w:hAnsi="Times New Roman" w:cs="Times New Roman"/>
          <w:iCs/>
        </w:rPr>
        <w:t>With all these points in mind</w:t>
      </w:r>
      <w:r w:rsidR="001468CE" w:rsidRPr="00665F2C">
        <w:rPr>
          <w:rFonts w:ascii="Times New Roman" w:hAnsi="Times New Roman" w:cs="Times New Roman"/>
        </w:rPr>
        <w:t xml:space="preserve">, the winged bean has sparked the interest of many scientists </w:t>
      </w:r>
      <w:r w:rsidRPr="00665F2C">
        <w:rPr>
          <w:rFonts w:ascii="Times New Roman" w:hAnsi="Times New Roman" w:cs="Times New Roman"/>
        </w:rPr>
        <w:t>re</w:t>
      </w:r>
      <w:r w:rsidR="001468CE" w:rsidRPr="00665F2C">
        <w:rPr>
          <w:rFonts w:ascii="Times New Roman" w:hAnsi="Times New Roman" w:cs="Times New Roman"/>
        </w:rPr>
        <w:t>cent</w:t>
      </w:r>
      <w:r w:rsidRPr="00665F2C">
        <w:rPr>
          <w:rFonts w:ascii="Times New Roman" w:hAnsi="Times New Roman" w:cs="Times New Roman"/>
        </w:rPr>
        <w:t>ly</w:t>
      </w:r>
      <w:r w:rsidR="00F11B06" w:rsidRPr="00665F2C">
        <w:rPr>
          <w:rFonts w:ascii="Times New Roman" w:hAnsi="Times New Roman" w:cs="Times New Roman"/>
        </w:rPr>
        <w:t xml:space="preserve">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l7lPGGi4","properties":{"formattedCitation":"(Chen et al., 2015)","plainCitation":"(Chen et al., 2015)","noteIndex":0},"citationItems":[{"id":35,"uris":["http://zotero.org/users/local/i7ifYjyX/items/V974GZRA"],"uri":["http://zotero.org/users/local/i7ifYjyX/items/V974GZRA"],"itemData":{"id":35,"type":"article-journal","title":"Genetic diversity evaluation of winged bean (Psophocarpus tetragonolobus (L.) DC.) using inter-simple sequence repeat (ISSR)","container-title":"Genetic Resources and Crop Evolution","page":"823-828","volume":"62","issue":"6","source":"Crossref","DOI":"10.1007/s10722-015-0261-3","ISSN":"0925-9864, 1573-5109","language":"en","author":[{"family":"Chen","given":"Dongming"},{"family":"Yi","given":"Xing"},{"family":"Yang","given":"Hui"},{"family":"Zhou","given":"Hui"},{"family":"Yu","given":"Ye"},{"family":"Tian","given":"Yun"},{"family":"Lu","given":"Xiangyang"}],"issued":{"date-parts":[["2015",8]]}}}],"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Chen et al., 2015)</w:t>
      </w:r>
      <w:r w:rsidR="00C270FC" w:rsidRPr="00665F2C">
        <w:rPr>
          <w:rFonts w:ascii="Times New Roman" w:hAnsi="Times New Roman" w:cs="Times New Roman"/>
        </w:rPr>
        <w:fldChar w:fldCharType="end"/>
      </w:r>
      <w:r w:rsidR="001468CE" w:rsidRPr="00665F2C">
        <w:rPr>
          <w:rFonts w:ascii="Times New Roman" w:hAnsi="Times New Roman" w:cs="Times New Roman"/>
        </w:rPr>
        <w:t>.</w:t>
      </w:r>
    </w:p>
    <w:p w14:paraId="18C6A95F" w14:textId="18D712D1" w:rsidR="001468CE" w:rsidRPr="00665F2C" w:rsidRDefault="001468CE" w:rsidP="00622628">
      <w:pPr>
        <w:spacing w:after="120" w:line="360" w:lineRule="auto"/>
        <w:jc w:val="both"/>
        <w:rPr>
          <w:rFonts w:ascii="Times New Roman" w:hAnsi="Times New Roman" w:cs="Times New Roman"/>
          <w:color w:val="292526"/>
        </w:rPr>
      </w:pPr>
      <w:r w:rsidRPr="00665F2C">
        <w:rPr>
          <w:rFonts w:ascii="Times New Roman" w:hAnsi="Times New Roman" w:cs="Times New Roman"/>
        </w:rPr>
        <w:t xml:space="preserve">However, winged bean remains </w:t>
      </w:r>
      <w:r w:rsidR="00DE4BA3" w:rsidRPr="00665F2C">
        <w:rPr>
          <w:rFonts w:ascii="Times New Roman" w:hAnsi="Times New Roman" w:cs="Times New Roman"/>
        </w:rPr>
        <w:t xml:space="preserve">underutilized, possibly due to </w:t>
      </w:r>
      <w:r w:rsidRPr="00665F2C">
        <w:rPr>
          <w:rFonts w:ascii="Times New Roman" w:hAnsi="Times New Roman" w:cs="Times New Roman"/>
        </w:rPr>
        <w:t>its low productivity, long growing duration</w:t>
      </w:r>
      <w:r w:rsidR="00DE4BA3" w:rsidRPr="00665F2C">
        <w:rPr>
          <w:rFonts w:ascii="Times New Roman" w:hAnsi="Times New Roman" w:cs="Times New Roman"/>
        </w:rPr>
        <w:t xml:space="preserve"> (</w:t>
      </w:r>
      <w:r w:rsidRPr="00665F2C">
        <w:rPr>
          <w:rFonts w:ascii="Times New Roman" w:hAnsi="Times New Roman" w:cs="Times New Roman"/>
        </w:rPr>
        <w:t xml:space="preserve">six to eight months </w:t>
      </w:r>
      <w:r w:rsidR="00DE4BA3" w:rsidRPr="00665F2C">
        <w:rPr>
          <w:rFonts w:ascii="Times New Roman" w:hAnsi="Times New Roman" w:cs="Times New Roman"/>
        </w:rPr>
        <w:t xml:space="preserve">from seed to seed) </w:t>
      </w:r>
      <w:r w:rsidRPr="00665F2C">
        <w:rPr>
          <w:rFonts w:ascii="Times New Roman" w:hAnsi="Times New Roman" w:cs="Times New Roman"/>
        </w:rPr>
        <w:t xml:space="preserve">and indeterminate growth habit. Breeding for improved cultivars, targeting traits </w:t>
      </w:r>
      <w:r w:rsidR="00F43C12" w:rsidRPr="00665F2C">
        <w:rPr>
          <w:rFonts w:ascii="Times New Roman" w:hAnsi="Times New Roman" w:cs="Times New Roman"/>
        </w:rPr>
        <w:t xml:space="preserve">related to agricultural production, </w:t>
      </w:r>
      <w:r w:rsidRPr="00665F2C">
        <w:rPr>
          <w:rFonts w:ascii="Times New Roman" w:hAnsi="Times New Roman" w:cs="Times New Roman"/>
        </w:rPr>
        <w:t xml:space="preserve">such as increased harvest index, </w:t>
      </w:r>
      <w:r w:rsidR="00F43C12" w:rsidRPr="00665F2C">
        <w:rPr>
          <w:rFonts w:ascii="Times New Roman" w:hAnsi="Times New Roman" w:cs="Times New Roman"/>
        </w:rPr>
        <w:t xml:space="preserve">yield, </w:t>
      </w:r>
      <w:r w:rsidRPr="00665F2C">
        <w:rPr>
          <w:rFonts w:ascii="Times New Roman" w:hAnsi="Times New Roman" w:cs="Times New Roman"/>
        </w:rPr>
        <w:t>controlled growth habit, adaptability to extreme climate-conditions and reduced anti-nutrients</w:t>
      </w:r>
      <w:r w:rsidR="00F43C12" w:rsidRPr="00665F2C">
        <w:rPr>
          <w:rFonts w:ascii="Times New Roman" w:hAnsi="Times New Roman" w:cs="Times New Roman"/>
        </w:rPr>
        <w:t>,</w:t>
      </w:r>
      <w:r w:rsidRPr="00665F2C">
        <w:rPr>
          <w:rFonts w:ascii="Times New Roman" w:hAnsi="Times New Roman" w:cs="Times New Roman"/>
        </w:rPr>
        <w:t xml:space="preserve"> could significantly be accelerated through the application of biotechnological tools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FSEZwJHY","properties":{"formattedCitation":"(Lepcha et al., 2017)","plainCitation":"(Lepcha et al., 2017)","noteIndex":0},"citationItems":[{"id":23,"uris":["http://zotero.org/users/local/i7ifYjyX/items/8RTK3999"],"uri":["http://zotero.org/users/local/i7ifYjyX/items/8RTK3999"],"itemData":{"id":23,"type":"article-journal","title":"A Review on Current Status and Future Prospects of Winged Bean (Psophocarpus tetragonolobus) in Tropical Agriculture","container-title":"Plant Foods for Human Nutrition","page":"225-235","volume":"72","issue":"3","source":"Crossref","DOI":"10.1007/s11130-017-0627-0","ISSN":"0921-9668, 1573-9104","language":"en","author":[{"family":"Lepcha","given":"Patrush"},{"family":"Egan","given":"Ashley N."},{"family":"Doyle","given":"Jeff J."},{"family":"Sathyanarayana","given":"N."}],"issued":{"date-parts":[["2017",9]]}}}],"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Lepcha et al., 2017)</w:t>
      </w:r>
      <w:r w:rsidR="00C270FC" w:rsidRPr="00665F2C">
        <w:rPr>
          <w:rFonts w:ascii="Times New Roman" w:hAnsi="Times New Roman" w:cs="Times New Roman"/>
        </w:rPr>
        <w:fldChar w:fldCharType="end"/>
      </w:r>
      <w:r w:rsidRPr="00665F2C">
        <w:rPr>
          <w:rFonts w:ascii="Times New Roman" w:hAnsi="Times New Roman" w:cs="Times New Roman"/>
        </w:rPr>
        <w:t xml:space="preserve">. The winged bean genome is comparably small (~1.22 Gb) and diploid (2n=2Х=18)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1TpC0LpA","properties":{"formattedCitation":"(Harder, 1992)","plainCitation":"(Harder, 1992)","noteIndex":0},"citationItems":[{"id":36,"uris":["http://zotero.org/users/local/i7ifYjyX/items/RHC9IZQB"],"uri":["http://zotero.org/users/local/i7ifYjyX/items/RHC9IZQB"],"itemData":{"id":36,"type":"article-journal","title":"Chromosome Counts in Psophocarpus","container-title":"Kew Bulletin","page":"529","volume":"47","issue":"3","source":"Crossref","DOI":"10.2307/4110581","ISSN":"00755974","author":[{"family":"Harder","given":"Daniel K."}],"issued":{"date-parts":[["1992"]]}}}],"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Harder, 1992</w:t>
      </w:r>
      <w:r w:rsidR="00F43C12" w:rsidRPr="00665F2C">
        <w:rPr>
          <w:rFonts w:ascii="Times New Roman" w:hAnsi="Times New Roman" w:cs="Times New Roman"/>
        </w:rPr>
        <w:t xml:space="preserve">; </w:t>
      </w:r>
      <w:r w:rsidR="00C270FC" w:rsidRPr="00665F2C">
        <w:rPr>
          <w:rFonts w:ascii="Times New Roman" w:hAnsi="Times New Roman" w:cs="Times New Roman"/>
        </w:rPr>
        <w:fldChar w:fldCharType="end"/>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rGewH93L","properties":{"formattedCitation":"(Vatanparast et al., 2016)","plainCitation":"(Vatanparast et al., 2016)","noteIndex":0},"citationItems":[{"id":37,"uris":["http://zotero.org/users/local/i7ifYjyX/items/5DK94X6N"],"uri":["http://zotero.org/users/local/i7ifYjyX/items/5DK94X6N"],"itemData":{"id":37,"type":"article-journal","title":"Transcriptome sequencing and marker development in winged bean (Psophocarpus tetragonolobus; Leguminosae)","container-title":"Scientific Reports","volume":"6","issue":"1","source":"Crossref","URL":"http://www.nature.com/articles/srep29070","DOI":"10.1038/srep29070","ISSN":"2045-2322","language":"en","author":[{"family":"Vatanparast","given":"Mohammad"},{"family":"Shetty","given":"Prateek"},{"family":"Chopra","given":"Ratan"},{"family":"Doyle","given":"Jeff J."},{"family":"Sathyanarayana","given":"N."},{"family":"Egan","given":"Ashley N."}],"issued":{"date-parts":[["2016",9]]},"accessed":{"date-parts":[["2018",12,7]]}}}],"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Vatanparast et al., 2016)</w:t>
      </w:r>
      <w:r w:rsidR="00C270FC" w:rsidRPr="00665F2C">
        <w:rPr>
          <w:rFonts w:ascii="Times New Roman" w:hAnsi="Times New Roman" w:cs="Times New Roman"/>
        </w:rPr>
        <w:fldChar w:fldCharType="end"/>
      </w:r>
      <w:r w:rsidR="00F43C12" w:rsidRPr="00665F2C">
        <w:rPr>
          <w:rFonts w:ascii="Times New Roman" w:hAnsi="Times New Roman" w:cs="Times New Roman"/>
        </w:rPr>
        <w:t>, therefore is</w:t>
      </w:r>
      <w:r w:rsidR="00F369C2">
        <w:rPr>
          <w:rFonts w:ascii="Times New Roman" w:hAnsi="Times New Roman" w:cs="Times New Roman"/>
        </w:rPr>
        <w:t xml:space="preserve"> </w:t>
      </w:r>
      <w:r w:rsidR="00F43C12" w:rsidRPr="00665F2C">
        <w:rPr>
          <w:rFonts w:ascii="Times New Roman" w:hAnsi="Times New Roman" w:cs="Times New Roman"/>
        </w:rPr>
        <w:t>amenable to manipulation</w:t>
      </w:r>
      <w:r w:rsidRPr="00665F2C">
        <w:rPr>
          <w:rFonts w:ascii="Times New Roman" w:hAnsi="Times New Roman" w:cs="Times New Roman"/>
        </w:rPr>
        <w:t xml:space="preserve"> for further genetic improvement.</w:t>
      </w:r>
    </w:p>
    <w:p w14:paraId="185C554A" w14:textId="3E352398" w:rsidR="001468CE" w:rsidRPr="00665F2C" w:rsidRDefault="001468CE" w:rsidP="00F369C2">
      <w:pPr>
        <w:spacing w:after="120" w:line="360" w:lineRule="auto"/>
        <w:rPr>
          <w:rFonts w:ascii="Times New Roman" w:hAnsi="Times New Roman" w:cs="Times New Roman"/>
          <w:b/>
        </w:rPr>
      </w:pPr>
      <w:r w:rsidRPr="00665F2C">
        <w:rPr>
          <w:rFonts w:ascii="Times New Roman" w:hAnsi="Times New Roman" w:cs="Times New Roman"/>
          <w:b/>
        </w:rPr>
        <w:t xml:space="preserve">2.Food </w:t>
      </w:r>
      <w:r w:rsidR="009F542D" w:rsidRPr="00665F2C">
        <w:rPr>
          <w:rFonts w:ascii="Times New Roman" w:hAnsi="Times New Roman" w:cs="Times New Roman"/>
          <w:b/>
        </w:rPr>
        <w:t>and nutritional</w:t>
      </w:r>
      <w:r w:rsidR="00A04616" w:rsidRPr="00665F2C">
        <w:rPr>
          <w:rFonts w:ascii="Times New Roman" w:hAnsi="Times New Roman" w:cs="Times New Roman"/>
          <w:b/>
        </w:rPr>
        <w:t xml:space="preserve"> </w:t>
      </w:r>
      <w:r w:rsidRPr="00665F2C">
        <w:rPr>
          <w:rFonts w:ascii="Times New Roman" w:hAnsi="Times New Roman" w:cs="Times New Roman"/>
          <w:b/>
        </w:rPr>
        <w:t>value of winged bean</w:t>
      </w:r>
    </w:p>
    <w:p w14:paraId="2940BF11" w14:textId="10DD4C4A" w:rsidR="001468CE" w:rsidRPr="00665F2C" w:rsidRDefault="001468CE" w:rsidP="00622628">
      <w:pPr>
        <w:autoSpaceDE w:val="0"/>
        <w:autoSpaceDN w:val="0"/>
        <w:adjustRightInd w:val="0"/>
        <w:spacing w:after="120" w:line="360" w:lineRule="auto"/>
        <w:jc w:val="both"/>
        <w:rPr>
          <w:rFonts w:ascii="Times New Roman" w:hAnsi="Times New Roman" w:cs="Times New Roman"/>
        </w:rPr>
      </w:pPr>
      <w:r w:rsidRPr="00665F2C">
        <w:rPr>
          <w:rFonts w:ascii="Times New Roman" w:hAnsi="Times New Roman" w:cs="Times New Roman"/>
          <w:color w:val="292526"/>
        </w:rPr>
        <w:t>The fresh leaves, flowers, green pods, seeds and the tuberous roots of winged bean are rich in protein and</w:t>
      </w:r>
      <w:r w:rsidR="00F43C12" w:rsidRPr="00665F2C">
        <w:rPr>
          <w:rFonts w:ascii="Times New Roman" w:hAnsi="Times New Roman" w:cs="Times New Roman"/>
          <w:color w:val="292526"/>
        </w:rPr>
        <w:t xml:space="preserve"> are eaten either raw or cooked.</w:t>
      </w:r>
      <w:r w:rsidR="00F369C2">
        <w:rPr>
          <w:rFonts w:ascii="Times New Roman" w:hAnsi="Times New Roman" w:cs="Times New Roman"/>
          <w:color w:val="292526"/>
        </w:rPr>
        <w:t xml:space="preserve"> </w:t>
      </w:r>
      <w:r w:rsidR="00F43C12" w:rsidRPr="00665F2C">
        <w:rPr>
          <w:rFonts w:ascii="Times New Roman" w:hAnsi="Times New Roman" w:cs="Times New Roman"/>
        </w:rPr>
        <w:t>When picked young, the pods lack noticeable fiber and make a succulent green vegetable. It may be steamed, boiled, stir-fried or pickled to make it crispy, chewy delicacy. The leaves of winged bean are cooked and eaten like spinach and are rich in vitamin A. This high nutritional value and</w:t>
      </w:r>
      <w:r w:rsidR="00F43C12" w:rsidRPr="00F369C2">
        <w:rPr>
          <w:rFonts w:ascii="Times New Roman" w:hAnsi="Times New Roman" w:cs="Times New Roman"/>
        </w:rPr>
        <w:t xml:space="preserve"> </w:t>
      </w:r>
      <w:r w:rsidRPr="00F369C2">
        <w:rPr>
          <w:rFonts w:ascii="Times New Roman" w:hAnsi="Times New Roman" w:cs="Times New Roman"/>
        </w:rPr>
        <w:t xml:space="preserve">potential economic importance has attracted worldwide attention in the last decades </w:t>
      </w:r>
      <w:r w:rsidR="00C270FC" w:rsidRPr="00F369C2">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X5d8cW1s","properties":{"formattedCitation":"(May, 1977)","plainCitation":"(May, 1977)","noteIndex":0},"citationItems":[{"id":39,"uris":["http://zotero.org/users/local/i7ifYjyX/items/T5T9ML63"],"uri":["http://zotero.org/users/local/i7ifYjyX/items/T5T9ML63"],"itemData":{"id":39,"type":"article-journal","title":"Of winged beans and Wom Poms","container-title":"Nature","page":"590-590","volume":"266","issue":"5603","source":"Crossref","DOI":"10.1038/266590a0","ISSN":"0028-0836, 1476-4687","language":"en","author":[{"family":"May","given":"Robert M."}],"issued":{"date-parts":[["1977",4]]}}}],"schema":"https://github.com/citation-style-language/schema/raw/master/csl-citation.json"} </w:instrText>
      </w:r>
      <w:r w:rsidR="00C270FC" w:rsidRPr="00F369C2">
        <w:rPr>
          <w:rFonts w:ascii="Times New Roman" w:hAnsi="Times New Roman" w:cs="Times New Roman"/>
        </w:rPr>
        <w:fldChar w:fldCharType="separate"/>
      </w:r>
      <w:r w:rsidRPr="00665F2C">
        <w:rPr>
          <w:rFonts w:ascii="Times New Roman" w:hAnsi="Times New Roman" w:cs="Times New Roman"/>
        </w:rPr>
        <w:t>(</w:t>
      </w:r>
      <w:r w:rsidR="00F43C12" w:rsidRPr="00665F2C">
        <w:rPr>
          <w:rFonts w:ascii="Times New Roman" w:hAnsi="Times New Roman" w:cs="Times New Roman"/>
        </w:rPr>
        <w:t xml:space="preserve">Claydon, 1975; </w:t>
      </w:r>
      <w:r w:rsidRPr="00665F2C">
        <w:rPr>
          <w:rFonts w:ascii="Times New Roman" w:hAnsi="Times New Roman" w:cs="Times New Roman"/>
        </w:rPr>
        <w:t>May, 1977</w:t>
      </w:r>
      <w:r w:rsidR="00F43C12" w:rsidRPr="00665F2C">
        <w:rPr>
          <w:rFonts w:ascii="Times New Roman" w:hAnsi="Times New Roman" w:cs="Times New Roman"/>
        </w:rPr>
        <w:t>;</w:t>
      </w:r>
      <w:r w:rsidR="00C270FC" w:rsidRPr="00F369C2">
        <w:rPr>
          <w:rFonts w:ascii="Times New Roman" w:hAnsi="Times New Roman" w:cs="Times New Roman"/>
        </w:rPr>
        <w:fldChar w:fldCharType="end"/>
      </w:r>
      <w:r w:rsidR="00F11B06" w:rsidRPr="00665F2C">
        <w:rPr>
          <w:rFonts w:ascii="Times New Roman" w:hAnsi="Times New Roman" w:cs="Times New Roman"/>
        </w:rPr>
        <w:t xml:space="preserve">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lDcAQ1YI","properties":{"formattedCitation":"(Prakash et al., 2001)","plainCitation":"(Prakash et al., 2001)","noteIndex":0},"citationItems":[{"id":40,"uris":["http://zotero.org/users/local/i7ifYjyX/items/8QVYL89E"],"uri":["http://zotero.org/users/local/i7ifYjyX/items/8QVYL89E"],"itemData":{"id":40,"type":"article-journal","title":"Underutilised legumes: potential sources for low-cost protein","container-title":"International Journal of Food Sciences and Nutrition","page":"337-341","volume":"52","issue":"4","source":"PubMed","abstract":"Seeds of 104 leguminous species belonging to 17 genera were analysed for their protein contents. The promising ones were investigated for fibre, carbohydrate, ash, oil, fatty acids, amino acid profile and trypsin inhibitor activity (TIA). The variation of fibre contents was 4.1-8.9%, carbohydrate 18.4-49.2%, ash 1.8-7.2%, TIA 48.7-87.5 mg/g, oil 1.3-19.8% and protein 11.0-51.6%. The protein content (41-45%) in Acacia mellifera (41.6%), Albizzia lebbek (43.6%), Bauhinia triandra (42.7%), Lathyrus odoratus (42.8%), Parkinsonia aculeata (41.6%), Psophocarpus tetragonolobus (41.9%), Sesbania paludosa (41.2%) and S. sesban (43.8%) was in close proximity to soybean (42.8%), whereas Bauhinia retusa (51.6%), B. variegata (46.5%), Delonix elata (48.7%) and Gliricidia maculata (46.3%) showed higher percentages of protein than soybean. The essential amino acid composition of some of the seed proteins was reasonably well balanced (lysine up to 7.6%). The seeds of Bauhinia retusa (18.6%), B. triandra (16.5%), B. variegata (17.3%), Gliricidia maculata (16.2%), Parkia biglandulosa (18.9%) and Psophocarpus tetragonolobus (19.8%) had a good amount of oil, comparable to soybean (18-22%). The fatty acid composition of some genera/species was quite promising with high amount of unsaturated fatty acids.","ISSN":"0963-7486","note":"PMID: 11474898","title-short":"Underutilised legumes","journalAbbreviation":"Int J Food Sci Nutr","language":"eng","author":[{"family":"Prakash","given":"D."},{"family":"Niranjan","given":"A."},{"family":"Tewari","given":"S. K."},{"family":"Pushpangadan","given":"P."}],"issued":{"date-parts":[["2001",7]]}}}],"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Prakash et al., 2001</w:t>
      </w:r>
      <w:r w:rsidR="00F43C12" w:rsidRPr="00665F2C">
        <w:rPr>
          <w:rFonts w:ascii="Times New Roman" w:hAnsi="Times New Roman" w:cs="Times New Roman"/>
        </w:rPr>
        <w:t>;</w:t>
      </w:r>
      <w:r w:rsidR="00C270FC" w:rsidRPr="00665F2C">
        <w:rPr>
          <w:rFonts w:ascii="Times New Roman" w:hAnsi="Times New Roman" w:cs="Times New Roman"/>
        </w:rPr>
        <w:fldChar w:fldCharType="end"/>
      </w:r>
      <w:r w:rsidR="00F11B06" w:rsidRPr="00665F2C">
        <w:rPr>
          <w:rFonts w:ascii="Times New Roman" w:hAnsi="Times New Roman" w:cs="Times New Roman"/>
        </w:rPr>
        <w:t xml:space="preserve"> </w:t>
      </w:r>
      <w:r w:rsidRPr="00665F2C">
        <w:rPr>
          <w:rFonts w:ascii="Times New Roman" w:hAnsi="Times New Roman" w:cs="Times New Roman"/>
        </w:rPr>
        <w:t>Figure 3).</w:t>
      </w:r>
    </w:p>
    <w:p w14:paraId="33EEB815" w14:textId="79ECBA0F" w:rsidR="001468CE" w:rsidRPr="00665F2C" w:rsidRDefault="001468CE" w:rsidP="00622628">
      <w:pPr>
        <w:spacing w:after="120" w:line="360" w:lineRule="auto"/>
        <w:jc w:val="both"/>
        <w:rPr>
          <w:rFonts w:ascii="Times New Roman" w:hAnsi="Times New Roman" w:cs="Times New Roman"/>
          <w:shd w:val="clear" w:color="auto" w:fill="FFFFFF"/>
        </w:rPr>
      </w:pPr>
      <w:r w:rsidRPr="00665F2C">
        <w:rPr>
          <w:rFonts w:ascii="Times New Roman" w:hAnsi="Times New Roman" w:cs="Times New Roman"/>
          <w:shd w:val="clear" w:color="auto" w:fill="FFFFFF"/>
        </w:rPr>
        <w:t xml:space="preserve">Mature seeds contain 15-18% oil, similar to that of soybean. It has </w:t>
      </w:r>
      <w:proofErr w:type="gramStart"/>
      <w:r w:rsidRPr="00665F2C">
        <w:rPr>
          <w:rFonts w:ascii="Times New Roman" w:hAnsi="Times New Roman" w:cs="Times New Roman"/>
          <w:shd w:val="clear" w:color="auto" w:fill="FFFFFF"/>
        </w:rPr>
        <w:t>fairly good</w:t>
      </w:r>
      <w:proofErr w:type="gramEnd"/>
      <w:r w:rsidRPr="00665F2C">
        <w:rPr>
          <w:rFonts w:ascii="Times New Roman" w:hAnsi="Times New Roman" w:cs="Times New Roman"/>
          <w:shd w:val="clear" w:color="auto" w:fill="FFFFFF"/>
        </w:rPr>
        <w:t xml:space="preserve"> amounts of phosphorus</w:t>
      </w:r>
      <w:r w:rsidR="00F43C12" w:rsidRPr="00665F2C">
        <w:rPr>
          <w:rFonts w:ascii="Times New Roman" w:hAnsi="Times New Roman" w:cs="Times New Roman"/>
          <w:shd w:val="clear" w:color="auto" w:fill="FFFFFF"/>
        </w:rPr>
        <w:t xml:space="preserve"> and</w:t>
      </w:r>
      <w:r w:rsidRPr="00665F2C">
        <w:rPr>
          <w:rFonts w:ascii="Times New Roman" w:hAnsi="Times New Roman" w:cs="Times New Roman"/>
          <w:shd w:val="clear" w:color="auto" w:fill="FFFFFF"/>
        </w:rPr>
        <w:t xml:space="preserve"> iron (Figure 4) and various vitamins (Figure 5). The amino acid composition of the flour from the seeds reported relatively high amounts of lysine, aspartic acid, glutamic acid and leucine and relatively low amounts of the </w:t>
      </w:r>
      <w:r w:rsidR="00F43C12" w:rsidRPr="00665F2C">
        <w:rPr>
          <w:rFonts w:ascii="Times New Roman" w:hAnsi="Times New Roman" w:cs="Times New Roman"/>
          <w:shd w:val="clear" w:color="auto" w:fill="FFFFFF"/>
        </w:rPr>
        <w:t>sulfur</w:t>
      </w:r>
      <w:r w:rsidRPr="00665F2C">
        <w:rPr>
          <w:rFonts w:ascii="Times New Roman" w:hAnsi="Times New Roman" w:cs="Times New Roman"/>
          <w:shd w:val="clear" w:color="auto" w:fill="FFFFFF"/>
        </w:rPr>
        <w:t xml:space="preserve">-containing amino acids (Figure 6), a pattern similar to that of soybean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IeXzuDa3","properties":{"formattedCitation":"(Mnembuka and Eggum, 1995)","plainCitation":"(Mnembuka and Eggum, 1995)","noteIndex":0},"citationItems":[{"id":43,"uris":["http://zotero.org/users/local/i7ifYjyX/items/EAKJ6MQP"],"uri":["http://zotero.org/users/local/i7ifYjyX/items/EAKJ6MQP"],"itemData":{"id":43,"type":"article-journal","title":"Comparative nutritive value of winged bean (Psophocarpus tetragonolobus (L) DC) and other legumes grown in Tanzania","container-title":"Plant Foods for Human Nutrition","page":"333-339","volume":"47","issue":"4","source":"Crossref","DOI":"10.1007/BF01088271","ISSN":"0921-9668, 1573-9104","language":"en","author":[{"family":"Mnembuka","given":"B. V."},{"family":"Eggum","given":"B. O."}],"issued":{"date-parts":[["1995",6]]}}}],"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Mnembuka and Eggum, 1995)</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 Nevertheless, there is variation amongst varieties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osP3074L","properties":{"formattedCitation":"(Prakash et al., 1987)","plainCitation":"(Prakash et al., 1987)","noteIndex":0},"citationItems":[{"id":44,"uris":["http://zotero.org/users/local/i7ifYjyX/items/DG77I7JI"],"uri":["http://zotero.org/users/local/i7ifYjyX/items/DG77I7JI"],"itemData":{"id":44,"type":"article-journal","title":"Amino acid profile of winged bean (Psophocarpus tetragonolobus (L.) DC): a rich source of vegetable protein","container-title":"Plant Foods for Human Nutrition (Dordrecht, Netherlands)","page":"261-264","volume":"37","issue":"3","source":"PubMed","abstract":"Twenty one cultivars of winged bean (17 of Indian origin and 4 exotic strains obtained from Sri Lanka) were cultivated on marginal (alkaline) soils in the sub-tropics and evaluated for their food value. Whereas the seeds showed wide variations in total protein content (38.1 to 45 per cent), the amino acid compositions were in close proximity to those of soybean. Nevertheless, some strains of winged bean registered higher levels of certain amino acids as compared to soybean.","ISSN":"0921-9668","note":"PMID: 3507683","title-short":"Amino acid profile of winged bean (Psophocarpus tetragonolobus (L.) DC)","journalAbbreviation":"Plant Foods Hum Nutr","language":"eng","author":[{"family":"Prakash","given":"D."},{"family":"Misra","given":"P. N."},{"family":"Misra","given":"P. S."}],"issued":{"date-parts":[["1987"]]}}}],"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Prakash et al., 1987)</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 and winged </w:t>
      </w:r>
      <w:r w:rsidRPr="00665F2C">
        <w:rPr>
          <w:rFonts w:ascii="Times New Roman" w:hAnsi="Times New Roman" w:cs="Times New Roman"/>
        </w:rPr>
        <w:t>bean has greater amounts of some essential amino acids (valine, leucine, histidine, and lysine)</w:t>
      </w:r>
      <w:r w:rsidRPr="00665F2C">
        <w:rPr>
          <w:rFonts w:ascii="Times New Roman" w:hAnsi="Times New Roman" w:cs="Times New Roman"/>
          <w:shd w:val="clear" w:color="auto" w:fill="FFFFFF"/>
        </w:rPr>
        <w:t xml:space="preserve"> than soybean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XHLtRirO","properties":{"formattedCitation":"(Mutia and Uchida, 1994)","plainCitation":"(Mutia and Uchida, 1994)","noteIndex":0},"citationItems":[{"id":46,"uris":["http://zotero.org/users/local/i7ifYjyX/items/RGHNX23Y"],"uri":["http://zotero.org/users/local/i7ifYjyX/items/RGHNX23Y"],"itemData":{"id":46,"type":"article-journal","title":"Effect of heat treatment on nutritional value of winged bean(Psophocarpus tetragonolobus) as cimpared to soybean II Amino acids digestibility","container-title":"Asian-Australasian Journal of Animal Sciences","page":"113-117","volume":"7","issue":"1","source":"Crossref","DOI":"10.5713/ajas.1994.113","ISSN":"1011-2367, 1976-5517","language":"en","author":[{"family":"Mutia","given":"R."},{"family":"Uchida","given":"S."}],"issued":{"date-parts":[["1994",3,1]]}}}],"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Mutia and Uchida, 1994</w:t>
      </w:r>
      <w:r w:rsidR="001D5747" w:rsidRPr="00665F2C">
        <w:rPr>
          <w:rFonts w:ascii="Times New Roman" w:hAnsi="Times New Roman" w:cs="Times New Roman"/>
        </w:rPr>
        <w:t>; Figure 6</w:t>
      </w:r>
      <w:r w:rsidRPr="00665F2C">
        <w:rPr>
          <w:rFonts w:ascii="Times New Roman" w:hAnsi="Times New Roman" w:cs="Times New Roman"/>
        </w:rPr>
        <w:t>)</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w:t>
      </w:r>
    </w:p>
    <w:p w14:paraId="6818CD5A" w14:textId="0391711D" w:rsidR="001468CE" w:rsidRPr="00665F2C" w:rsidRDefault="001468CE" w:rsidP="00F369C2">
      <w:pPr>
        <w:spacing w:after="120" w:line="360" w:lineRule="auto"/>
        <w:jc w:val="both"/>
        <w:rPr>
          <w:rFonts w:ascii="Times New Roman" w:hAnsi="Times New Roman" w:cs="Times New Roman"/>
          <w:shd w:val="clear" w:color="auto" w:fill="FFFFFF"/>
        </w:rPr>
      </w:pPr>
      <w:r w:rsidRPr="00665F2C">
        <w:rPr>
          <w:rFonts w:ascii="Times New Roman" w:hAnsi="Times New Roman" w:cs="Times New Roman"/>
          <w:shd w:val="clear" w:color="auto" w:fill="FFFFFF"/>
        </w:rPr>
        <w:t>The fatty acid composition</w:t>
      </w:r>
      <w:r w:rsidR="001D5747" w:rsidRPr="00665F2C">
        <w:rPr>
          <w:rFonts w:ascii="Times New Roman" w:hAnsi="Times New Roman" w:cs="Times New Roman"/>
          <w:shd w:val="clear" w:color="auto" w:fill="FFFFFF"/>
        </w:rPr>
        <w:t xml:space="preserve"> of win</w:t>
      </w:r>
      <w:r w:rsidR="00F369C2">
        <w:rPr>
          <w:rFonts w:ascii="Times New Roman" w:hAnsi="Times New Roman" w:cs="Times New Roman"/>
          <w:shd w:val="clear" w:color="auto" w:fill="FFFFFF"/>
        </w:rPr>
        <w:t>g</w:t>
      </w:r>
      <w:r w:rsidR="001D5747" w:rsidRPr="00665F2C">
        <w:rPr>
          <w:rFonts w:ascii="Times New Roman" w:hAnsi="Times New Roman" w:cs="Times New Roman"/>
          <w:shd w:val="clear" w:color="auto" w:fill="FFFFFF"/>
        </w:rPr>
        <w:t>ed beans</w:t>
      </w:r>
      <w:r w:rsidRPr="00665F2C">
        <w:rPr>
          <w:rFonts w:ascii="Times New Roman" w:hAnsi="Times New Roman" w:cs="Times New Roman"/>
          <w:shd w:val="clear" w:color="auto" w:fill="FFFFFF"/>
        </w:rPr>
        <w:t xml:space="preserve"> is comparable to </w:t>
      </w:r>
      <w:r w:rsidR="001D5747" w:rsidRPr="00665F2C">
        <w:rPr>
          <w:rFonts w:ascii="Times New Roman" w:hAnsi="Times New Roman" w:cs="Times New Roman"/>
          <w:shd w:val="clear" w:color="auto" w:fill="FFFFFF"/>
        </w:rPr>
        <w:t>peanut (</w:t>
      </w:r>
      <w:proofErr w:type="spellStart"/>
      <w:r w:rsidRPr="00665F2C">
        <w:rPr>
          <w:rFonts w:ascii="Times New Roman" w:hAnsi="Times New Roman" w:cs="Times New Roman"/>
          <w:i/>
          <w:shd w:val="clear" w:color="auto" w:fill="FFFFFF"/>
        </w:rPr>
        <w:t>Arachis</w:t>
      </w:r>
      <w:proofErr w:type="spellEnd"/>
      <w:r w:rsidR="009610AC" w:rsidRPr="00665F2C">
        <w:rPr>
          <w:rFonts w:ascii="Times New Roman" w:hAnsi="Times New Roman" w:cs="Times New Roman"/>
          <w:i/>
          <w:shd w:val="clear" w:color="auto" w:fill="FFFFFF"/>
        </w:rPr>
        <w:t xml:space="preserve"> </w:t>
      </w:r>
      <w:proofErr w:type="spellStart"/>
      <w:r w:rsidRPr="00665F2C">
        <w:rPr>
          <w:rFonts w:ascii="Times New Roman" w:hAnsi="Times New Roman" w:cs="Times New Roman"/>
          <w:i/>
          <w:shd w:val="clear" w:color="auto" w:fill="FFFFFF"/>
        </w:rPr>
        <w:t>hypogaea</w:t>
      </w:r>
      <w:proofErr w:type="spellEnd"/>
      <w:r w:rsidR="001D5747" w:rsidRPr="00665F2C">
        <w:rPr>
          <w:rFonts w:ascii="Times New Roman" w:hAnsi="Times New Roman" w:cs="Times New Roman"/>
          <w:iCs/>
          <w:shd w:val="clear" w:color="auto" w:fill="FFFFFF"/>
        </w:rPr>
        <w:t>, or</w:t>
      </w:r>
      <w:r w:rsidR="009610AC" w:rsidRPr="00665F2C">
        <w:rPr>
          <w:rFonts w:ascii="Times New Roman" w:hAnsi="Times New Roman" w:cs="Times New Roman"/>
          <w:iCs/>
          <w:shd w:val="clear" w:color="auto" w:fill="FFFFFF"/>
        </w:rPr>
        <w:t xml:space="preserve"> </w:t>
      </w:r>
      <w:r w:rsidR="001D5747" w:rsidRPr="00665F2C">
        <w:rPr>
          <w:rFonts w:ascii="Times New Roman" w:hAnsi="Times New Roman" w:cs="Times New Roman"/>
          <w:shd w:val="clear" w:color="auto" w:fill="FFFFFF"/>
        </w:rPr>
        <w:t>groundnut; Figure 7</w:t>
      </w:r>
      <w:r w:rsidRPr="00665F2C">
        <w:rPr>
          <w:rFonts w:ascii="Times New Roman" w:hAnsi="Times New Roman" w:cs="Times New Roman"/>
          <w:shd w:val="clear" w:color="auto" w:fill="FFFFFF"/>
        </w:rPr>
        <w:t>)</w:t>
      </w:r>
      <w:r w:rsidR="001D5747" w:rsidRPr="00665F2C">
        <w:rPr>
          <w:rFonts w:ascii="Times New Roman" w:hAnsi="Times New Roman" w:cs="Times New Roman"/>
          <w:shd w:val="clear" w:color="auto" w:fill="FFFFFF"/>
        </w:rPr>
        <w:t xml:space="preserve"> and i</w:t>
      </w:r>
      <w:r w:rsidRPr="00665F2C">
        <w:rPr>
          <w:rFonts w:ascii="Times New Roman" w:hAnsi="Times New Roman" w:cs="Times New Roman"/>
          <w:shd w:val="clear" w:color="auto" w:fill="FFFFFF"/>
        </w:rPr>
        <w:t xml:space="preserve">t contains higher amounts of behenic and parinaric acid. Triglycerides showed a similar profile of fatty acids to those of whole lipid: the major fatty acids are palmitic (10.9%), stearic (4.5%), oleic (37.1%), linoleic (19.0%), </w:t>
      </w:r>
      <w:proofErr w:type="spellStart"/>
      <w:r w:rsidRPr="00665F2C">
        <w:rPr>
          <w:rFonts w:ascii="Times New Roman" w:hAnsi="Times New Roman" w:cs="Times New Roman"/>
          <w:shd w:val="clear" w:color="auto" w:fill="FFFFFF"/>
        </w:rPr>
        <w:t>eicosenoic</w:t>
      </w:r>
      <w:proofErr w:type="spellEnd"/>
      <w:r w:rsidRPr="00665F2C">
        <w:rPr>
          <w:rFonts w:ascii="Times New Roman" w:hAnsi="Times New Roman" w:cs="Times New Roman"/>
          <w:shd w:val="clear" w:color="auto" w:fill="FFFFFF"/>
        </w:rPr>
        <w:t xml:space="preserve"> (3.6%), </w:t>
      </w:r>
      <w:proofErr w:type="spellStart"/>
      <w:r w:rsidRPr="00665F2C">
        <w:rPr>
          <w:rFonts w:ascii="Times New Roman" w:hAnsi="Times New Roman" w:cs="Times New Roman"/>
          <w:shd w:val="clear" w:color="auto" w:fill="FFFFFF"/>
        </w:rPr>
        <w:t>behenic</w:t>
      </w:r>
      <w:proofErr w:type="spellEnd"/>
      <w:r w:rsidRPr="00665F2C">
        <w:rPr>
          <w:rFonts w:ascii="Times New Roman" w:hAnsi="Times New Roman" w:cs="Times New Roman"/>
          <w:shd w:val="clear" w:color="auto" w:fill="FFFFFF"/>
        </w:rPr>
        <w:t xml:space="preserve"> (18.5%) and lignoceric (4.2%) acids </w:t>
      </w:r>
      <w:r w:rsidR="001D5747" w:rsidRPr="00665F2C">
        <w:rPr>
          <w:rFonts w:ascii="Times New Roman" w:hAnsi="Times New Roman" w:cs="Times New Roman"/>
          <w:shd w:val="clear" w:color="auto" w:fill="FFFFFF"/>
        </w:rPr>
        <w:t>(Mohanty et al. 2014)</w:t>
      </w:r>
      <w:r w:rsidRPr="00665F2C">
        <w:rPr>
          <w:rFonts w:ascii="Times New Roman" w:hAnsi="Times New Roman" w:cs="Times New Roman"/>
          <w:shd w:val="clear" w:color="auto" w:fill="FFFFFF"/>
        </w:rPr>
        <w:t>. Compared to soybean</w:t>
      </w:r>
      <w:r w:rsidR="00F01EF0" w:rsidRPr="00665F2C">
        <w:rPr>
          <w:rFonts w:ascii="Times New Roman" w:hAnsi="Times New Roman" w:cs="Times New Roman"/>
          <w:shd w:val="clear" w:color="auto" w:fill="FFFFFF"/>
        </w:rPr>
        <w:t xml:space="preserve"> and corn</w:t>
      </w:r>
      <w:r w:rsidRPr="00665F2C">
        <w:rPr>
          <w:rFonts w:ascii="Times New Roman" w:hAnsi="Times New Roman" w:cs="Times New Roman"/>
          <w:shd w:val="clear" w:color="auto" w:fill="FFFFFF"/>
        </w:rPr>
        <w:t xml:space="preserve"> oil, winged bean oil contains long chain fatty acids and a fairly small amount of </w:t>
      </w:r>
      <w:r w:rsidR="00F01EF0" w:rsidRPr="00665F2C">
        <w:rPr>
          <w:rFonts w:ascii="Times New Roman" w:hAnsi="Times New Roman" w:cs="Times New Roman"/>
          <w:shd w:val="clear" w:color="auto" w:fill="FFFFFF"/>
        </w:rPr>
        <w:t>polyun</w:t>
      </w:r>
      <w:r w:rsidR="001D5747" w:rsidRPr="00665F2C">
        <w:rPr>
          <w:rFonts w:ascii="Times New Roman" w:hAnsi="Times New Roman" w:cs="Times New Roman"/>
          <w:shd w:val="clear" w:color="auto" w:fill="FFFFFF"/>
        </w:rPr>
        <w:t xml:space="preserve">saturated fatty acids </w:t>
      </w:r>
      <w:r w:rsidRPr="00665F2C">
        <w:rPr>
          <w:rFonts w:ascii="Times New Roman" w:hAnsi="Times New Roman" w:cs="Times New Roman"/>
          <w:shd w:val="clear" w:color="auto" w:fill="FFFFFF"/>
        </w:rPr>
        <w:t xml:space="preserve">(Figure 7) which is favorable for oil stability against auto-oxidation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nOkLeC1Z","properties":{"formattedCitation":"(Homma et al., 1983)","plainCitation":"(Homma et al., 1983)","noteIndex":0},"citationItems":[{"id":47,"uris":["http://zotero.org/users/local/i7ifYjyX/items/PPEPDIPK"],"uri":["http://zotero.org/users/local/i7ifYjyX/items/PPEPDIPK"],"itemData":{"id":47,"type":"article-journal","title":"Lipid composition of winged bean (Psophocarpus tetragonolobus)","container-title":"Journal of Nutritional Science and Vitaminology","page":"375-380","volume":"29","issue":"3","source":"PubMed","abstract":"The lipids were extracted from the winged bean (Psophocarpus tetragonolobus) seed with water-saturated n-butanol. Lipids were separated into groups by preparative TLC on silica gel G. The amount of each lipid type was determined by analysis of the fatty acid constituents in each lipid type. Glyceride was the major lipid accounting for 89.6% of the total, followed by an unknown lipid 4%, free fatty acid of 2.3%, 1,3-diglyceride, 1,2-diglyceride and steryl ester as 1% each and finally a polar lipid as 0.2%. The results show that winged bean oil should be suitable for edible purposes. Triglycerides showed a similar profile of fatty acids to those of whole lipid: the major fatty acids were palmitic (10.9%), stearic (4.5%), oleic (37.1%), linoleic (19.0%), eicosenoic (3.6%), behenic (18.5%) and lignoceric (4.2%) acids. Compared to soybean oil, winged bean oil contained long chain fatty acids and a fairly small amount of linolenic acid which is favorable regarding oil stability against autoxidation.","ISSN":"0301-4800","note":"PMID: 6619998","journalAbbreviation":"J. Nutr. Sci. Vitaminol.","language":"eng","author":[{"family":"Homma","given":"S."},{"family":"Omachi","given":"M."},{"family":"Tamura","given":"A."},{"family":"Ishak","given":"E."},{"family":"Fujimaki","given":"M."}],"issued":{"date-parts":[["1983",6]]}}}],"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Homma et al., 1983)</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Long chain saturated fatty acids, such as behenic and lignoceric acids, were found in relatively high amounts as compared with other edible seed oils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NkCLlbmA","properties":{"formattedCitation":"(Mohanty et al., 2014)","plainCitation":"(Mohanty et al., 2014)","noteIndex":0},"citationItems":[{"id":49,"uris":["http://zotero.org/users/local/i7ifYjyX/items/Y7DRQAMM"],"uri":["http://zotero.org/users/local/i7ifYjyX/items/Y7DRQAMM"],"itemData":{"id":49,"type":"article-journal","title":"Physicochemical analysis of Psophocarpus tetragonolobus (L.) DC seeds with fatty acids and total lipids compositions","container-title":"Journal of Food Science and Technology","source":"Crossref","URL":"http://link.springer.com/10.1007/s13197-014-1436-1","DOI":"10.1007/s13197-014-1436-1","ISSN":"0022-1155, 0975-8402","language":"en","author":[{"family":"Mohanty","given":"Chandra Sekhar"},{"family":"Pradhan","given":"Rama Chandra"},{"family":"Singh","given":"Vinayak"},{"family":"Singh","given":"Neha"},{"family":"Pattanayak","given":"Rojalin"},{"family":"Prakash","given":"Om"},{"family":"Chanotiya","given":"Chandan Singh"},{"family":"Rout","given":"Prasant Kumar"}],"issued":{"date-parts":[["2014",6,10]]},"accessed":{"date-parts":[["2018",12,7]]}}}],"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Mohanty et al., 2014)</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 These findings indicate that winged bean seed is a good source of oil of favorable quality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l04wtgCi","properties":{"formattedCitation":"(Harding et al., 1978)","plainCitation":"(Harding et al., 1978)","noteIndex":0},"citationItems":[{"id":52,"uris":["http://zotero.org/users/local/i7ifYjyX/items/PSHQXWIL"],"uri":["http://zotero.org/users/local/i7ifYjyX/items/PSHQXWIL"],"itemData":{"id":52,"type":"article-journal","title":"Seed protein and oil yields of the winged bean, Psophocarpus tetragonolobus, in Puerto Rico","container-title":"Tropical Agriculture (Trinidad and Tobago)","page":"307","volume":"55","issue":"4","abstract":"A collection of 167 winged bean stocks (P. tetragonolobus (L.) DC.) was evaluated at the Mayaguez Institute of Tropical Agriculture in Puerto Rico. Dry seed yield per plant averaged 156 g and ranged 43-328 g. These data were extrapolated to a mean protein yield of 479 kg/ha with a range of 136-1062 kg/ha. Oil content was 14.3-19.1% with a mean of 16.79%. Protein content (C) and dry seed yield (Y) were inversely related (Ce = 35.4-0.007Y), so selection for dry seed yield will be more effective than selection for protein content in increasing net protein yield. Dry seed yield was not correlated with either oil content or flowering time. Dry seed yield was related to the number of days to final harvest, but that relationship was lost when 3 stocks with very low yields were eliminated from the analysis. Plants produced an average of 311 mg of protein/day with a range of 113-697 mg/day. Protein production per day and total dry seed yield per plant are apparently strongly correlated.","ISSN":"0041-3216","author":[{"family":"Harding","given":"J"},{"family":"Martin","given":"F"},{"family":"Kleiman","given":"R"}],"issued":{"date-parts":[["1978"]]}}}],"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Harding et al., 1978</w:t>
      </w:r>
      <w:r w:rsidR="00C270FC" w:rsidRPr="00665F2C">
        <w:rPr>
          <w:rFonts w:ascii="Times New Roman" w:hAnsi="Times New Roman" w:cs="Times New Roman"/>
          <w:shd w:val="clear" w:color="auto" w:fill="FFFFFF"/>
        </w:rPr>
        <w:fldChar w:fldCharType="end"/>
      </w:r>
      <w:r w:rsidR="00F369C2">
        <w:rPr>
          <w:rFonts w:ascii="Times New Roman" w:hAnsi="Times New Roman" w:cs="Times New Roman"/>
          <w:shd w:val="clear" w:color="auto" w:fill="FFFFFF"/>
        </w:rPr>
        <w:t>;</w:t>
      </w:r>
      <w:r w:rsidR="009610AC" w:rsidRPr="00665F2C">
        <w:rPr>
          <w:rFonts w:ascii="Times New Roman" w:hAnsi="Times New Roman" w:cs="Times New Roman"/>
          <w:shd w:val="clear" w:color="auto" w:fill="FFFFFF"/>
        </w:rPr>
        <w:t xml:space="preserve">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yvo71MLK","properties":{"formattedCitation":"(Higuchi et al., 1982)","plainCitation":"(Higuchi et al., 1982)","noteIndex":0},"citationItems":[{"id":53,"uris":["http://zotero.org/users/local/i7ifYjyX/items/BNUS67VB"],"uri":["http://zotero.org/users/local/i7ifYjyX/items/BNUS67VB"],"itemData":{"id":53,"type":"article-journal","title":"Gas chromatography-mass spectrometric determination of fatty acids in seed oil of winged bean (Psophocarpus tetragonolobus (L.) DC)","container-title":"Journal of Nutritional Science and Vitaminology","page":"511-518","volume":"28","issue":"5","source":"PubMed","abstract":"Fatty acids of winged bean seed oil were examined by gas chromatography-mass spectrometry of their pyrrolidide derivatives. Oleic and linoleic acids were determined to be the major unsaturated fatty acids in the oil. Long chain saturated fatty acids, such as behenic and lignoceric acids, were found in relatively high amounts as compared with other edible seed oils. The fatty acids that could not be separated by gas liquid chromatography were identified as linolenic acid and arachidic acid respectively on mass spectrometric analysis. Parinaric acid, previously reported by Cerny et al., was not detected and this supposed fraction was instead found to be eiconsenoic acid. Erucic acid, suspected of having an adverse effect on myocardial lesions in rats, was detected but only in small quantity. The identifications of these unsaturated fatty acids were further confirmed by deducing the location of the double bonds in their moieties. From these findings, winged bean seed oil can be suggested as being a food source of favorable quality.","ISSN":"0301-4800","note":"PMID: 7161648","journalAbbreviation":"J. Nutr. Sci. Vitaminol.","language":"eng","author":[{"family":"Higuchi","given":"M."},{"family":"Terao","given":"J."},{"family":"Iwai","given":"K."}],"issued":{"date-parts":[["1982",10]]}}}],"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Higuchi et al., 1982</w:t>
      </w:r>
      <w:r w:rsidR="00C270FC" w:rsidRPr="00665F2C">
        <w:rPr>
          <w:rFonts w:ascii="Times New Roman" w:hAnsi="Times New Roman" w:cs="Times New Roman"/>
          <w:shd w:val="clear" w:color="auto" w:fill="FFFFFF"/>
        </w:rPr>
        <w:fldChar w:fldCharType="end"/>
      </w:r>
      <w:r w:rsidR="00F369C2">
        <w:rPr>
          <w:rFonts w:ascii="Times New Roman" w:hAnsi="Times New Roman" w:cs="Times New Roman"/>
          <w:shd w:val="clear" w:color="auto" w:fill="FFFFFF"/>
        </w:rPr>
        <w:t>;</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KU4oPsAV","properties":{"formattedCitation":"(Ibuki et al., 1983)","plainCitation":"(Ibuki et al., 1983)","noteIndex":0},"citationItems":[{"id":55,"uris":["http://zotero.org/users/local/i7ifYjyX/items/Y7DHHBUJ"],"uri":["http://zotero.org/users/local/i7ifYjyX/items/Y7DHHBUJ"],"itemData":{"id":55,"type":"article-journal","title":"Chemical composition of winged bean (Psophocarpus tetragonolobus) varieties","container-title":"Journal of Nutritional Science and Vitaminology","page":"621-629","volume":"29","issue":"5","source":"PubMed","abstract":"The chemical composition of dry seeds of four varieties, pods, stalks and leaves of winged beans (Psophocarpus tetragonolobus) was determined. The seeds had a high range of protein (27.8-36.6%) and fat (14.8-17.9%), which were similar to soybeans. the seeds contained high phosphorus, calcium and magnesium. The leaf was highest in protein content (33.7%) of all the parts studied except for the seeds. The protein and fat content of pods decreased as pods ripened. the calcium content in the leaf was much higher than in the other parts. Protein was extracted sequentially with 2% NaCl, 30% isopropyl alcohol, 4% lactic acid and 0.5% KOH from dry seeds of four varieties of winged beans. The NaCl extract showed the highest range of protein concentration (60.2-77.6%). The NaCl extract was separated into two fractions based on solubility in water. the amino acid composition of the flour from the seeds and of the two fractions from the NaCl extract were determined. Contents of lysine, aspartic acid, glutamic acid and leucine were large, while the sulfur-amino acid content was small. Trypsin and chymotrypsin inhibitory activities of 2% NaCl extract from the seeds were determined, and chymotrypsin inhibitory activity was higher than the trypsin.","ISSN":"0301-4800","note":"PMID: 6663368","journalAbbreviation":"J. Nutr. Sci. Vitaminol.","language":"eng","author":[{"family":"Ibuki","given":"F."},{"family":"Kotaru","given":"M."},{"family":"Kan","given":"K. K."},{"family":"Ikeuchi","given":"T."},{"family":"Kanamori","given":"M."}],"issued":{"date-parts":[["1983",10]]}}}],"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00F369C2">
        <w:rPr>
          <w:rFonts w:ascii="Times New Roman" w:hAnsi="Times New Roman" w:cs="Times New Roman"/>
        </w:rPr>
        <w:t xml:space="preserve"> </w:t>
      </w:r>
      <w:r w:rsidRPr="00665F2C">
        <w:rPr>
          <w:rFonts w:ascii="Times New Roman" w:hAnsi="Times New Roman" w:cs="Times New Roman"/>
        </w:rPr>
        <w:t>Ibuki et al., 1983)</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Winged bean oil was found to contain tri-</w:t>
      </w:r>
      <w:proofErr w:type="spellStart"/>
      <w:r w:rsidRPr="00665F2C">
        <w:rPr>
          <w:rFonts w:ascii="Times New Roman" w:hAnsi="Times New Roman" w:cs="Times New Roman"/>
          <w:shd w:val="clear" w:color="auto" w:fill="FFFFFF"/>
        </w:rPr>
        <w:t>acylglycerols</w:t>
      </w:r>
      <w:proofErr w:type="spellEnd"/>
      <w:r w:rsidRPr="00665F2C">
        <w:rPr>
          <w:rFonts w:ascii="Times New Roman" w:hAnsi="Times New Roman" w:cs="Times New Roman"/>
          <w:shd w:val="clear" w:color="auto" w:fill="FFFFFF"/>
        </w:rPr>
        <w:t xml:space="preserve"> of larger ECN (Equivalent Carbon Number) value than soybean oil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VIKfffK6","properties":{"formattedCitation":"(Omachi et al., 1987)","plainCitation":"(Omachi et al., 1987)","noteIndex":0},"citationItems":[{"id":57,"uris":["http://zotero.org/users/local/i7ifYjyX/items/ARBS9A9X"],"uri":["http://zotero.org/users/local/i7ifYjyX/items/ARBS9A9X"],"itemData":{"id":57,"type":"article-journal","title":"Triacylglycerol composition of winged bean (Psophocarpus tetragonolobus)","container-title":"Journal of Nutritional Science and Vitaminology","page":"49-54","volume":"33","issue":"1","source":"PubMed","abstract":"Winged beans were extracted with hexane and the extracted lipid was analyzed by HPLC for its triacylglycerol (triglyceride) composition on a Lichrosorb RP-18 column with acetonitrile-tetrahydrofuran-dichloromethane (6:2:1) solvent mixtures. The chromatography yielded more than 21 peaks, and each triacylglycerol was analyzed for fatty acids by GLC. The major triacylglycerols were found to be behenoyl-linoleoyl-oleoylglycerol (21.3%), trioleoylglycerol (10.5%) and behenoyl-dioleoylglycerol (15.6%). Winged bean oil was found to contain triacylglycerols of larger ECN (equivalent carbon number) than soybean oil.","ISSN":"0301-4800","note":"PMID: 3612315","journalAbbreviation":"J. Nutr. Sci. Vitaminol.","language":"eng","author":[{"family":"Omachi","given":"M."},{"family":"Homma","given":"S."},{"family":"Fujimaki","given":"M."}],"issued":{"date-parts":[["1987",2]]}}}],"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Omachi et al., 1987)</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w:t>
      </w:r>
    </w:p>
    <w:p w14:paraId="1A8AD9BA" w14:textId="2AD89D50" w:rsidR="001468CE" w:rsidRPr="00665F2C" w:rsidRDefault="00BB7EDE" w:rsidP="00F369C2">
      <w:pPr>
        <w:spacing w:after="120" w:line="360" w:lineRule="auto"/>
        <w:rPr>
          <w:rFonts w:ascii="Times New Roman" w:hAnsi="Times New Roman" w:cs="Times New Roman"/>
          <w:b/>
        </w:rPr>
      </w:pPr>
      <w:r w:rsidRPr="00665F2C">
        <w:rPr>
          <w:rFonts w:ascii="Times New Roman" w:hAnsi="Times New Roman" w:cs="Times New Roman"/>
          <w:b/>
        </w:rPr>
        <w:t>2.1</w:t>
      </w:r>
      <w:r w:rsidR="001468CE" w:rsidRPr="00665F2C">
        <w:rPr>
          <w:rFonts w:ascii="Times New Roman" w:hAnsi="Times New Roman" w:cs="Times New Roman"/>
          <w:b/>
        </w:rPr>
        <w:t>. Winged bean protein isolates and concentrates</w:t>
      </w:r>
    </w:p>
    <w:p w14:paraId="5BCF7ADA" w14:textId="64A5A3EE"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Protein isolates</w:t>
      </w:r>
      <w:r w:rsidR="009610AC" w:rsidRPr="00665F2C">
        <w:rPr>
          <w:rFonts w:ascii="Times New Roman" w:hAnsi="Times New Roman" w:cs="Times New Roman"/>
        </w:rPr>
        <w:t xml:space="preserve"> </w:t>
      </w:r>
      <w:r w:rsidRPr="00665F2C">
        <w:rPr>
          <w:rFonts w:ascii="Times New Roman" w:hAnsi="Times New Roman" w:cs="Times New Roman"/>
        </w:rPr>
        <w:t xml:space="preserve">prepared by Dench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uWnXdoXG","properties":{"formattedCitation":"(Dench, 1982)","plainCitation":"(Dench, 1982)","noteIndex":0},"citationItems":[{"id":59,"uris":["http://zotero.org/users/local/i7ifYjyX/items/ULD9VUYA"],"uri":["http://zotero.org/users/local/i7ifYjyX/items/ULD9VUYA"],"itemData":{"id":59,"type":"article-journal","title":"Extraction of nitrogenous material from winged bean [Psophocarpus tetragonolobus (L.) DC] flour and the preparation and properties of protein isolates","container-title":"Journal of the Science of Food and Agriculture","page":"173-184","volume":"33","issue":"2","source":"Crossref","DOI":"10.1002/jsfa.2740330209","ISSN":"00225142, 10970010","language":"en","author":[{"family":"Dench","given":"Jane E."}],"issued":{"date-parts":[["1982",2]]}}}],"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1982)</w:t>
      </w:r>
      <w:r w:rsidR="00C270FC" w:rsidRPr="00665F2C">
        <w:rPr>
          <w:rFonts w:ascii="Times New Roman" w:hAnsi="Times New Roman" w:cs="Times New Roman"/>
        </w:rPr>
        <w:fldChar w:fldCharType="end"/>
      </w:r>
      <w:r w:rsidRPr="00665F2C">
        <w:rPr>
          <w:rFonts w:ascii="Times New Roman" w:hAnsi="Times New Roman" w:cs="Times New Roman"/>
        </w:rPr>
        <w:t xml:space="preserve"> from winged bean seeds contained protein in the range of 73-87% and possessed low-bulk densities and high-fat. Concentrate containing 71.5% protein on a dry weight basis has been extr</w:t>
      </w:r>
      <w:r w:rsidR="001D5747" w:rsidRPr="00665F2C">
        <w:rPr>
          <w:rFonts w:ascii="Times New Roman" w:hAnsi="Times New Roman" w:cs="Times New Roman"/>
        </w:rPr>
        <w:t>acted from winged bean seeds by</w:t>
      </w:r>
      <w:r w:rsidR="009610AC" w:rsidRPr="00665F2C">
        <w:rPr>
          <w:rFonts w:ascii="Times New Roman" w:hAnsi="Times New Roman" w:cs="Times New Roman"/>
        </w:rPr>
        <w:t xml:space="preserve">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udttsvOT","properties":{"formattedCitation":"(Sathe et al., 1982)","plainCitation":"(Sathe et al., 1982)","noteIndex":0},"citationItems":[{"id":60,"uris":["http://zotero.org/users/local/i7ifYjyX/items/5GYYUX77"],"uri":["http://zotero.org/users/local/i7ifYjyX/items/5GYYUX77"],"itemData":{"id":60,"type":"article-journal","title":"Functional Properties of Winged Bean [Psophocarpus tetragonolobus (L.) DC] Proteins","container-title":"Journal of Food Science","page":"503-509","volume":"47","issue":"2","source":"Crossref","DOI":"10.1111/j.1365-2621.1982.tb10112.x","ISSN":"0022-1147, 1750-3841","language":"en","author":[{"family":"Sathe","given":"S. K."},{"family":"Deshpande","given":"S. S."},{"family":"Salunkhe","given":"D. K."}],"issued":{"date-parts":[["1982",3]]}}}],"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Sathe et al.</w:t>
      </w:r>
      <w:r w:rsidR="00622628" w:rsidRPr="00665F2C">
        <w:rPr>
          <w:rFonts w:ascii="Times New Roman" w:hAnsi="Times New Roman" w:cs="Times New Roman"/>
        </w:rPr>
        <w:t>,</w:t>
      </w:r>
      <w:r w:rsidR="001D5747" w:rsidRPr="00665F2C">
        <w:rPr>
          <w:rFonts w:ascii="Times New Roman" w:hAnsi="Times New Roman" w:cs="Times New Roman"/>
        </w:rPr>
        <w:t>(</w:t>
      </w:r>
      <w:r w:rsidRPr="00665F2C">
        <w:rPr>
          <w:rFonts w:ascii="Times New Roman" w:hAnsi="Times New Roman" w:cs="Times New Roman"/>
        </w:rPr>
        <w:t>1982)</w:t>
      </w:r>
      <w:r w:rsidR="00C270FC" w:rsidRPr="00665F2C">
        <w:rPr>
          <w:rFonts w:ascii="Times New Roman" w:hAnsi="Times New Roman" w:cs="Times New Roman"/>
        </w:rPr>
        <w:fldChar w:fldCharType="end"/>
      </w:r>
      <w:r w:rsidRPr="00665F2C">
        <w:rPr>
          <w:rFonts w:ascii="Times New Roman" w:hAnsi="Times New Roman" w:cs="Times New Roman"/>
        </w:rPr>
        <w:t xml:space="preserve">. This concentrate had lower tannins and inhibitors than full-fat winged bean flour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UTCbFRoU","properties":{"formattedCitation":"(Kantha and Erdman, 1984)","plainCitation":"(Kantha and Erdman, 1984)","noteIndex":0},"citationItems":[{"id":61,"uris":["http://zotero.org/users/local/i7ifYjyX/items/JRKYJ73C"],"uri":["http://zotero.org/users/local/i7ifYjyX/items/JRKYJ73C"],"itemData":{"id":61,"type":"article-journal","title":"The winged bean as an oil and protein source: A review","container-title":"Journal of the American Oil Chemists' Society","page":"515-525","volume":"61","issue":"3","source":"Crossref","DOI":"10.1007/BF02677021","ISSN":"0003021X","title-short":"The winged bean as an oil and protein source","language":"en","author":[{"family":"Kantha","given":"S. Sri"},{"family":"Erdman","given":"John W."}],"issued":{"date-parts":[["1984",3]]}}}],"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Kantha and Erdman, 1984)</w:t>
      </w:r>
      <w:r w:rsidR="00C270FC" w:rsidRPr="00665F2C">
        <w:rPr>
          <w:rFonts w:ascii="Times New Roman" w:hAnsi="Times New Roman" w:cs="Times New Roman"/>
        </w:rPr>
        <w:fldChar w:fldCharType="end"/>
      </w:r>
      <w:r w:rsidRPr="00665F2C">
        <w:rPr>
          <w:rFonts w:ascii="Times New Roman" w:hAnsi="Times New Roman" w:cs="Times New Roman"/>
        </w:rPr>
        <w:t xml:space="preserve"> . Winged bean protein concentrate had higher water-holding capacity, oil-bearing capacity and emulsifying capacity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7SC85hs5","properties":{"formattedCitation":"(Makeri et al., 2017)","plainCitation":"(Makeri et al., 2017)","noteIndex":0},"citationItems":[{"id":62,"uris":["http://zotero.org/users/local/i7ifYjyX/items/NMTIJA8F"],"uri":["http://zotero.org/users/local/i7ifYjyX/items/NMTIJA8F"],"itemData":{"id":62,"type":"article-journal","title":"Comparative physico-chemical, functional and structural characteristics of winged bean [Psophocarpus tetragonolobus DC] and Soybean [Glycine max.] Protein isolates","container-title":"Journal of Food Measurement and Characterization","page":"835-846","volume":"11","issue":"2","source":"Crossref","DOI":"10.1007/s11694-016-9455-4","ISSN":"2193-4126, 2193-4134","language":"en","author":[{"family":"Makeri","given":"Mohammad Usman"},{"family":"Abdulmannan","given":"Farhia"},{"family":"Ilowefah","given":"Muna A."},{"family":"Chiemela","given":"Chinma"},{"family":"Bala","given":"Shu’aibu M."},{"family":"Muhammad","given":"Kharidah"}],"issued":{"date-parts":[["2017",6]]}}}],"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Makeri et al., 2017)</w:t>
      </w:r>
      <w:r w:rsidR="00C270FC" w:rsidRPr="00665F2C">
        <w:rPr>
          <w:rFonts w:ascii="Times New Roman" w:hAnsi="Times New Roman" w:cs="Times New Roman"/>
        </w:rPr>
        <w:fldChar w:fldCharType="end"/>
      </w:r>
      <w:r w:rsidRPr="00665F2C">
        <w:rPr>
          <w:rFonts w:ascii="Times New Roman" w:hAnsi="Times New Roman" w:cs="Times New Roman"/>
        </w:rPr>
        <w:t xml:space="preserve">. Winged bean protein concentrate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qShOVJXL","properties":{"formattedCitation":"(Ochiai Yanagi, 1983)","plainCitation":"(Ochiai Yanagi, 1983)","noteIndex":0},"citationItems":[{"id":63,"uris":["http://zotero.org/users/local/i7ifYjyX/items/GYZU5YIY"],"uri":["http://zotero.org/users/local/i7ifYjyX/items/GYZU5YIY"],"itemData":{"id":63,"type":"article-journal","title":"Properties of Winged Bean ( &lt;i&gt;Psophocarpus tetragonolobus&lt;/i&gt; ) Protein in Comparison with Soybean ( &lt;i&gt;Glycine max&lt;/i&gt; ) and Common Bean ( &lt;i&gt;Phaseolus vulgaris&lt;/i&gt; ) Protein","container-title":"Agricultural and Biological Chemistry","page":"2273-2280","volume":"47","issue":"10","source":"Crossref","DOI":"10.1080/00021369.1983.10865943","ISSN":"0002-1369","language":"en","author":[{"family":"Ochiai Yanagi","given":"Sonoe"}],"issued":{"date-parts":[["1983",10]]}}}],"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Ochiai</w:t>
      </w:r>
      <w:r w:rsidR="00BB23A7">
        <w:rPr>
          <w:rFonts w:ascii="Times New Roman" w:hAnsi="Times New Roman" w:cs="Times New Roman"/>
        </w:rPr>
        <w:t xml:space="preserve"> </w:t>
      </w:r>
      <w:r w:rsidRPr="00665F2C">
        <w:rPr>
          <w:rFonts w:ascii="Times New Roman" w:hAnsi="Times New Roman" w:cs="Times New Roman"/>
        </w:rPr>
        <w:t>Yanagi</w:t>
      </w:r>
      <w:r w:rsidR="00BB23A7">
        <w:rPr>
          <w:rFonts w:ascii="Times New Roman" w:hAnsi="Times New Roman" w:cs="Times New Roman"/>
        </w:rPr>
        <w:t>, 1983</w:t>
      </w:r>
      <w:r w:rsidRPr="00665F2C">
        <w:rPr>
          <w:rFonts w:ascii="Times New Roman" w:hAnsi="Times New Roman" w:cs="Times New Roman"/>
        </w:rPr>
        <w:t>)</w:t>
      </w:r>
      <w:r w:rsidR="00C270FC" w:rsidRPr="00665F2C">
        <w:rPr>
          <w:rFonts w:ascii="Times New Roman" w:hAnsi="Times New Roman" w:cs="Times New Roman"/>
        </w:rPr>
        <w:fldChar w:fldCharType="end"/>
      </w:r>
      <w:r w:rsidRPr="00665F2C">
        <w:rPr>
          <w:rFonts w:ascii="Times New Roman" w:hAnsi="Times New Roman" w:cs="Times New Roman"/>
        </w:rPr>
        <w:t xml:space="preserve"> has potential to be used in foods that require high emulsion stability index, foaming capacity and foaming stability.</w:t>
      </w:r>
    </w:p>
    <w:p w14:paraId="41A8E592" w14:textId="3D0340EB"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 xml:space="preserve">New food products have been developed from seeds of </w:t>
      </w:r>
      <w:r w:rsidRPr="00665F2C">
        <w:rPr>
          <w:rFonts w:ascii="Times New Roman" w:hAnsi="Times New Roman" w:cs="Times New Roman"/>
          <w:i/>
        </w:rPr>
        <w:t>P. tetragonolobus</w:t>
      </w:r>
      <w:r w:rsidRPr="00665F2C">
        <w:rPr>
          <w:rFonts w:ascii="Times New Roman" w:hAnsi="Times New Roman" w:cs="Times New Roman"/>
        </w:rPr>
        <w:t xml:space="preserve"> in Thailand. Preparation of winged bean </w:t>
      </w:r>
      <w:r w:rsidRPr="00665F2C">
        <w:rPr>
          <w:rFonts w:ascii="Times New Roman" w:hAnsi="Times New Roman" w:cs="Times New Roman"/>
          <w:iCs/>
        </w:rPr>
        <w:t xml:space="preserve">tempeh </w:t>
      </w:r>
      <w:r w:rsidR="00C270FC" w:rsidRPr="00665F2C">
        <w:rPr>
          <w:rFonts w:ascii="Times New Roman" w:hAnsi="Times New Roman" w:cs="Times New Roman"/>
          <w:iCs/>
        </w:rPr>
        <w:fldChar w:fldCharType="begin"/>
      </w:r>
      <w:r w:rsidRPr="00665F2C">
        <w:rPr>
          <w:rFonts w:ascii="Times New Roman" w:hAnsi="Times New Roman" w:cs="Times New Roman"/>
          <w:iCs/>
        </w:rPr>
        <w:instrText xml:space="preserve"> ADDIN ZOTERO_ITEM CSL_CITATION {"citationID":"C8XucKwX","properties":{"formattedCitation":"(Gandjar, 1978)","plainCitation":"(Gandjar, 1978)","noteIndex":0},"citationItems":[{"id":65,"uris":["http://zotero.org/users/local/i7ifYjyX/items/CD3SRRHL"],"uri":["http://zotero.org/users/local/i7ifYjyX/items/CD3SRRHL"],"itemData":{"id":65,"type":"thesis","title":"The winged bean","publisher":"PCARR","publisher-place":"Philippines, Manila","number-of-pages":"330","event-place":"Philippines, Manila","author":[{"family":"Gandjar","given":"I"}],"issued":{"date-parts":[["1978"]]}}}],"schema":"https://github.com/citation-style-language/schema/raw/master/csl-citation.json"} </w:instrText>
      </w:r>
      <w:r w:rsidR="00C270FC" w:rsidRPr="00665F2C">
        <w:rPr>
          <w:rFonts w:ascii="Times New Roman" w:hAnsi="Times New Roman" w:cs="Times New Roman"/>
          <w:iCs/>
        </w:rPr>
        <w:fldChar w:fldCharType="separate"/>
      </w:r>
      <w:r w:rsidRPr="00665F2C">
        <w:rPr>
          <w:rFonts w:ascii="Times New Roman" w:hAnsi="Times New Roman" w:cs="Times New Roman"/>
        </w:rPr>
        <w:t>(Gandjar, 1978)</w:t>
      </w:r>
      <w:r w:rsidR="00C270FC" w:rsidRPr="00665F2C">
        <w:rPr>
          <w:rFonts w:ascii="Times New Roman" w:hAnsi="Times New Roman" w:cs="Times New Roman"/>
          <w:iCs/>
        </w:rPr>
        <w:fldChar w:fldCharType="end"/>
      </w:r>
      <w:r w:rsidRPr="00665F2C">
        <w:rPr>
          <w:rFonts w:ascii="Times New Roman" w:hAnsi="Times New Roman" w:cs="Times New Roman"/>
        </w:rPr>
        <w:t>, winged bean milk, miso and curd and the formulation of weaning foods had been reported by several workers and is being carried out on a commercial scale in Thailand, Indonesia and Ghana. Furthermore, reports on the use of winged bean fermented milk “</w:t>
      </w:r>
      <w:proofErr w:type="spellStart"/>
      <w:r w:rsidRPr="00665F2C">
        <w:rPr>
          <w:rFonts w:ascii="Times New Roman" w:hAnsi="Times New Roman" w:cs="Times New Roman"/>
          <w:iCs/>
        </w:rPr>
        <w:t>tairu</w:t>
      </w:r>
      <w:proofErr w:type="spellEnd"/>
      <w:r w:rsidRPr="00665F2C">
        <w:rPr>
          <w:rFonts w:ascii="Times New Roman" w:hAnsi="Times New Roman" w:cs="Times New Roman"/>
        </w:rPr>
        <w:t>” and pellets from seed cake and tuber</w:t>
      </w:r>
      <w:r w:rsidR="000D3300" w:rsidRPr="00665F2C">
        <w:rPr>
          <w:rFonts w:ascii="Times New Roman" w:hAnsi="Times New Roman" w:cs="Times New Roman"/>
        </w:rPr>
        <w:t xml:space="preserve">ous roots </w:t>
      </w:r>
      <w:r w:rsidRPr="00665F2C">
        <w:rPr>
          <w:rFonts w:ascii="Times New Roman" w:hAnsi="Times New Roman" w:cs="Times New Roman"/>
        </w:rPr>
        <w:t>of animal feed was earlier reported by Ismail</w:t>
      </w:r>
      <w:r w:rsidR="009610AC" w:rsidRPr="00665F2C">
        <w:rPr>
          <w:rFonts w:ascii="Times New Roman" w:hAnsi="Times New Roman" w:cs="Times New Roman"/>
        </w:rPr>
        <w:t xml:space="preserve">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v8gRyr3f","properties":{"formattedCitation":"(Ismail, n.d.)","plainCitation":"(Ismail, n.d.)","noteIndex":0},"citationItems":[{"id":121,"uris":["http://zotero.org/users/local/i7ifYjyX/items/W89VFKZP"],"uri":["http://zotero.org/users/local/i7ifYjyX/items/W89VFKZP"],"itemData":{"id":121,"type":"article-journal","title":"Production of temph from various legumes. Presented at the symposium on the legumes in the tropics","author":[{"family":"Ismail","given":"MS"}]}}],"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I</w:t>
      </w:r>
      <w:r w:rsidR="00386A40" w:rsidRPr="00665F2C">
        <w:rPr>
          <w:rFonts w:ascii="Times New Roman" w:hAnsi="Times New Roman" w:cs="Times New Roman"/>
        </w:rPr>
        <w:t>smail,1981</w:t>
      </w:r>
      <w:r w:rsidRPr="00665F2C">
        <w:rPr>
          <w:rFonts w:ascii="Times New Roman" w:hAnsi="Times New Roman" w:cs="Times New Roman"/>
        </w:rPr>
        <w:t>.)</w:t>
      </w:r>
      <w:r w:rsidR="00C270FC" w:rsidRPr="00665F2C">
        <w:rPr>
          <w:rFonts w:ascii="Times New Roman" w:hAnsi="Times New Roman" w:cs="Times New Roman"/>
        </w:rPr>
        <w:fldChar w:fldCharType="end"/>
      </w:r>
      <w:r w:rsidRPr="00665F2C">
        <w:rPr>
          <w:rFonts w:ascii="Times New Roman" w:hAnsi="Times New Roman" w:cs="Times New Roman"/>
        </w:rPr>
        <w:t xml:space="preserve">. A coffee substitute from roasted seeds and a tobacco substitute from dried leaves of winged bean were even tested previously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wq9jvoDn","properties":{"formattedCitation":"({\\i{}Winged Bean}, 1981)","plainCitation":"(Winged Bean, 1981)","noteIndex":0},"citationItems":[{"id":19,"uris":["http://zotero.org/users/local/i7ifYjyX/items/6FWHL83G"],"uri":["http://zotero.org/users/local/i7ifYjyX/items/6FWHL83G"],"itemData":{"id":19,"type":"book","title":"Winged Bean: A High-Protein Crop for the Tropics","publisher":"National Academies Press","publisher-place":"Washington, D.C.","source":"Crossref","event-place":"Washington, D.C.","URL":"https://www.nap.edu/catalog/19754","ISBN":"978-0-309-33154-8","note":"DOI: 10.17226/19754","title-short":"Winged Bean","issued":{"date-parts":[["1981",1,1]]},"accessed":{"date-parts":[["2018",12,6]]}}}],"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w:t>
      </w:r>
      <w:r w:rsidR="001D5747" w:rsidRPr="00665F2C">
        <w:rPr>
          <w:rFonts w:ascii="Times New Roman" w:hAnsi="Times New Roman" w:cs="Times New Roman"/>
          <w:bCs/>
        </w:rPr>
        <w:t>National Research Council</w:t>
      </w:r>
      <w:r w:rsidRPr="00665F2C">
        <w:rPr>
          <w:rFonts w:ascii="Times New Roman" w:hAnsi="Times New Roman" w:cs="Times New Roman"/>
        </w:rPr>
        <w:t>, 1981)</w:t>
      </w:r>
      <w:r w:rsidR="00C270FC" w:rsidRPr="00665F2C">
        <w:rPr>
          <w:rFonts w:ascii="Times New Roman" w:hAnsi="Times New Roman" w:cs="Times New Roman"/>
        </w:rPr>
        <w:fldChar w:fldCharType="end"/>
      </w:r>
      <w:r w:rsidRPr="00665F2C">
        <w:rPr>
          <w:rFonts w:ascii="Times New Roman" w:hAnsi="Times New Roman" w:cs="Times New Roman"/>
        </w:rPr>
        <w:t>.</w:t>
      </w:r>
    </w:p>
    <w:p w14:paraId="077BECDB" w14:textId="40DE45AC" w:rsidR="001468CE" w:rsidRPr="00665F2C" w:rsidRDefault="00BB7EDE" w:rsidP="00622628">
      <w:pPr>
        <w:autoSpaceDE w:val="0"/>
        <w:autoSpaceDN w:val="0"/>
        <w:adjustRightInd w:val="0"/>
        <w:spacing w:after="120" w:line="360" w:lineRule="auto"/>
        <w:jc w:val="both"/>
        <w:rPr>
          <w:rFonts w:ascii="Times New Roman" w:hAnsi="Times New Roman" w:cs="Times New Roman"/>
          <w:b/>
        </w:rPr>
      </w:pPr>
      <w:r w:rsidRPr="00665F2C">
        <w:rPr>
          <w:rFonts w:ascii="Times New Roman" w:hAnsi="Times New Roman" w:cs="Times New Roman"/>
          <w:b/>
        </w:rPr>
        <w:t>2.2</w:t>
      </w:r>
      <w:r w:rsidR="001468CE" w:rsidRPr="00665F2C">
        <w:rPr>
          <w:rFonts w:ascii="Times New Roman" w:hAnsi="Times New Roman" w:cs="Times New Roman"/>
          <w:b/>
        </w:rPr>
        <w:t>. Winged bean anti-nutrients</w:t>
      </w:r>
    </w:p>
    <w:p w14:paraId="383A46BB" w14:textId="35457B1C" w:rsidR="001468CE" w:rsidRPr="00665F2C" w:rsidRDefault="001468CE" w:rsidP="00622628">
      <w:pPr>
        <w:spacing w:after="120" w:line="360" w:lineRule="auto"/>
        <w:jc w:val="both"/>
        <w:rPr>
          <w:rFonts w:ascii="Times New Roman" w:hAnsi="Times New Roman" w:cs="Times New Roman"/>
          <w:shd w:val="clear" w:color="auto" w:fill="FFFFFF"/>
        </w:rPr>
      </w:pPr>
      <w:r w:rsidRPr="00665F2C">
        <w:rPr>
          <w:rFonts w:ascii="Times New Roman" w:hAnsi="Times New Roman" w:cs="Times New Roman"/>
          <w:shd w:val="clear" w:color="auto" w:fill="FFFFFF"/>
        </w:rPr>
        <w:t xml:space="preserve">Anti-nutrients </w:t>
      </w:r>
      <w:r w:rsidR="00B97BDF" w:rsidRPr="00665F2C">
        <w:rPr>
          <w:rFonts w:ascii="Times New Roman" w:hAnsi="Times New Roman" w:cs="Times New Roman"/>
          <w:shd w:val="clear" w:color="auto" w:fill="FFFFFF"/>
        </w:rPr>
        <w:t>comprise</w:t>
      </w:r>
      <w:r w:rsidRPr="00665F2C">
        <w:rPr>
          <w:rFonts w:ascii="Times New Roman" w:hAnsi="Times New Roman" w:cs="Times New Roman"/>
          <w:shd w:val="clear" w:color="auto" w:fill="FFFFFF"/>
        </w:rPr>
        <w:t xml:space="preserve"> a diverse </w:t>
      </w:r>
      <w:r w:rsidR="00B97BDF" w:rsidRPr="00665F2C">
        <w:rPr>
          <w:rFonts w:ascii="Times New Roman" w:hAnsi="Times New Roman" w:cs="Times New Roman"/>
          <w:shd w:val="clear" w:color="auto" w:fill="FFFFFF"/>
        </w:rPr>
        <w:t xml:space="preserve">range </w:t>
      </w:r>
      <w:r w:rsidRPr="00665F2C">
        <w:rPr>
          <w:rFonts w:ascii="Times New Roman" w:hAnsi="Times New Roman" w:cs="Times New Roman"/>
          <w:shd w:val="clear" w:color="auto" w:fill="FFFFFF"/>
        </w:rPr>
        <w:t>of compounds which are often synthesized in legumes. They reduce bioavailability of other beneficial nutrients therefore the removal of these compounds by breeding or biotechnological interventions would be valuable for improvement of winged bean as well as other crops.</w:t>
      </w:r>
    </w:p>
    <w:p w14:paraId="2EB83E1D" w14:textId="3F1D05D0" w:rsidR="001468CE" w:rsidRPr="00665F2C" w:rsidRDefault="00C270FC" w:rsidP="00622628">
      <w:pPr>
        <w:spacing w:after="120" w:line="360" w:lineRule="auto"/>
        <w:jc w:val="both"/>
        <w:rPr>
          <w:rFonts w:ascii="Times New Roman" w:hAnsi="Times New Roman" w:cs="Times New Roman"/>
          <w:shd w:val="clear" w:color="auto" w:fill="FFFFFF"/>
        </w:rPr>
      </w:pPr>
      <w:r w:rsidRPr="00665F2C">
        <w:rPr>
          <w:rFonts w:ascii="Times New Roman" w:hAnsi="Times New Roman" w:cs="Times New Roman"/>
          <w:shd w:val="clear" w:color="auto" w:fill="FFFFFF"/>
        </w:rPr>
        <w:fldChar w:fldCharType="begin"/>
      </w:r>
      <w:r w:rsidR="001468CE" w:rsidRPr="00665F2C">
        <w:rPr>
          <w:rFonts w:ascii="Times New Roman" w:hAnsi="Times New Roman" w:cs="Times New Roman"/>
          <w:shd w:val="clear" w:color="auto" w:fill="FFFFFF"/>
        </w:rPr>
        <w:instrText xml:space="preserve"> ADDIN ZOTERO_ITEM CSL_CITATION {"citationID":"aMrPAynz","properties":{"formattedCitation":"(Jaffe and Korte, 1976)","plainCitation":"(Jaffe and Korte, 1976)","noteIndex":0},"citationItems":[{"id":67,"uris":["http://zotero.org/users/local/i7ifYjyX/items/X4DQML9E"],"uri":["http://zotero.org/users/local/i7ifYjyX/items/X4DQML9E"],"itemData":{"id":67,"type":"article-journal","title":"Nutritional characteristics of the winged bean [Psophocarpus tetragonolobus] in rats","container-title":"Nutrition Reports International (USA)","page":"449","volume":"14","journalAbbreviation":"Nutr. Rep. Inter","author":[{"family":"Jaffe","given":"WG"},{"family":"Korte","given":"R"}],"issued":{"date-parts":[["1976"]]}}}],"schema":"https://github.com/citation-style-language/schema/raw/master/csl-citation.json"} </w:instrText>
      </w:r>
      <w:r w:rsidRPr="00665F2C">
        <w:rPr>
          <w:rFonts w:ascii="Times New Roman" w:hAnsi="Times New Roman" w:cs="Times New Roman"/>
          <w:shd w:val="clear" w:color="auto" w:fill="FFFFFF"/>
        </w:rPr>
        <w:fldChar w:fldCharType="separate"/>
      </w:r>
      <w:r w:rsidR="001468CE" w:rsidRPr="00665F2C">
        <w:rPr>
          <w:rFonts w:ascii="Times New Roman" w:hAnsi="Times New Roman" w:cs="Times New Roman"/>
        </w:rPr>
        <w:t>Jaffe and Korte</w:t>
      </w:r>
      <w:r w:rsidR="009610AC" w:rsidRPr="00665F2C">
        <w:rPr>
          <w:rFonts w:ascii="Times New Roman" w:hAnsi="Times New Roman" w:cs="Times New Roman"/>
        </w:rPr>
        <w:t xml:space="preserve"> </w:t>
      </w:r>
      <w:r w:rsidR="00B97BDF" w:rsidRPr="00665F2C">
        <w:rPr>
          <w:rFonts w:ascii="Times New Roman" w:hAnsi="Times New Roman" w:cs="Times New Roman"/>
        </w:rPr>
        <w:t>(</w:t>
      </w:r>
      <w:r w:rsidR="001468CE" w:rsidRPr="00665F2C">
        <w:rPr>
          <w:rFonts w:ascii="Times New Roman" w:hAnsi="Times New Roman" w:cs="Times New Roman"/>
        </w:rPr>
        <w:t>1976)</w:t>
      </w:r>
      <w:r w:rsidRPr="00665F2C">
        <w:rPr>
          <w:rFonts w:ascii="Times New Roman" w:hAnsi="Times New Roman" w:cs="Times New Roman"/>
          <w:shd w:val="clear" w:color="auto" w:fill="FFFFFF"/>
        </w:rPr>
        <w:fldChar w:fldCharType="end"/>
      </w:r>
      <w:r w:rsidR="001468CE" w:rsidRPr="00665F2C">
        <w:rPr>
          <w:rFonts w:ascii="Times New Roman" w:hAnsi="Times New Roman" w:cs="Times New Roman"/>
          <w:shd w:val="clear" w:color="auto" w:fill="FFFFFF"/>
        </w:rPr>
        <w:t xml:space="preserve"> report </w:t>
      </w:r>
      <w:r w:rsidR="00B97BDF" w:rsidRPr="00665F2C">
        <w:rPr>
          <w:rFonts w:ascii="Times New Roman" w:hAnsi="Times New Roman" w:cs="Times New Roman"/>
          <w:shd w:val="clear" w:color="auto" w:fill="FFFFFF"/>
        </w:rPr>
        <w:t xml:space="preserve">a </w:t>
      </w:r>
      <w:r w:rsidR="008A74B0" w:rsidRPr="00665F2C">
        <w:rPr>
          <w:rFonts w:ascii="Times New Roman" w:hAnsi="Times New Roman" w:cs="Times New Roman"/>
          <w:shd w:val="clear" w:color="auto" w:fill="FFFFFF"/>
        </w:rPr>
        <w:t>low</w:t>
      </w:r>
      <w:r w:rsidR="00B97BDF" w:rsidRPr="00665F2C">
        <w:rPr>
          <w:rFonts w:ascii="Times New Roman" w:hAnsi="Times New Roman" w:cs="Times New Roman"/>
          <w:shd w:val="clear" w:color="auto" w:fill="FFFFFF"/>
        </w:rPr>
        <w:t xml:space="preserve">er </w:t>
      </w:r>
      <w:r w:rsidR="008A74B0" w:rsidRPr="00665F2C">
        <w:rPr>
          <w:rFonts w:ascii="Times New Roman" w:hAnsi="Times New Roman" w:cs="Times New Roman"/>
          <w:shd w:val="clear" w:color="auto" w:fill="FFFFFF"/>
        </w:rPr>
        <w:t xml:space="preserve">level of activity of </w:t>
      </w:r>
      <w:r w:rsidR="001468CE" w:rsidRPr="00665F2C">
        <w:rPr>
          <w:rFonts w:ascii="Times New Roman" w:hAnsi="Times New Roman" w:cs="Times New Roman"/>
          <w:shd w:val="clear" w:color="auto" w:fill="FFFFFF"/>
        </w:rPr>
        <w:t>amylase inhibitor in winged bean</w:t>
      </w:r>
      <w:r w:rsidR="008A74B0" w:rsidRPr="00665F2C">
        <w:rPr>
          <w:rFonts w:ascii="Times New Roman" w:hAnsi="Times New Roman" w:cs="Times New Roman"/>
          <w:shd w:val="clear" w:color="auto" w:fill="FFFFFF"/>
        </w:rPr>
        <w:t xml:space="preserve"> seeds compared to soybean.</w:t>
      </w:r>
      <w:r w:rsidR="009610AC" w:rsidRPr="00665F2C">
        <w:rPr>
          <w:rFonts w:ascii="Times New Roman" w:hAnsi="Times New Roman" w:cs="Times New Roman"/>
          <w:shd w:val="clear" w:color="auto" w:fill="FFFFFF"/>
        </w:rPr>
        <w:t xml:space="preserve"> </w:t>
      </w:r>
      <w:r w:rsidR="00B97BDF" w:rsidRPr="00665F2C">
        <w:rPr>
          <w:rFonts w:ascii="Times New Roman" w:hAnsi="Times New Roman" w:cs="Times New Roman"/>
          <w:bCs/>
        </w:rPr>
        <w:t>Kantha and Erdman (1984)</w:t>
      </w:r>
      <w:r w:rsidR="009610AC" w:rsidRPr="00665F2C">
        <w:rPr>
          <w:rFonts w:ascii="Times New Roman" w:hAnsi="Times New Roman" w:cs="Times New Roman"/>
          <w:bCs/>
        </w:rPr>
        <w:t xml:space="preserve"> </w:t>
      </w:r>
      <w:r w:rsidR="001468CE" w:rsidRPr="00665F2C">
        <w:rPr>
          <w:rFonts w:ascii="Times New Roman" w:hAnsi="Times New Roman" w:cs="Times New Roman"/>
          <w:shd w:val="clear" w:color="auto" w:fill="FFFFFF"/>
        </w:rPr>
        <w:t>reported phytates</w:t>
      </w:r>
      <w:r w:rsidR="00BB23A7">
        <w:rPr>
          <w:rFonts w:ascii="Times New Roman" w:hAnsi="Times New Roman" w:cs="Times New Roman"/>
          <w:shd w:val="clear" w:color="auto" w:fill="FFFFFF"/>
        </w:rPr>
        <w:t xml:space="preserve"> </w:t>
      </w:r>
      <w:r w:rsidR="001468CE" w:rsidRPr="00665F2C">
        <w:rPr>
          <w:rFonts w:ascii="Times New Roman" w:hAnsi="Times New Roman" w:cs="Times New Roman"/>
          <w:shd w:val="clear" w:color="auto" w:fill="FFFFFF"/>
        </w:rPr>
        <w:t>to the level 1</w:t>
      </w:r>
      <w:r w:rsidR="00B97BDF" w:rsidRPr="00665F2C">
        <w:rPr>
          <w:rFonts w:ascii="Times New Roman" w:hAnsi="Times New Roman" w:cs="Times New Roman"/>
          <w:shd w:val="clear" w:color="auto" w:fill="FFFFFF"/>
        </w:rPr>
        <w:t>.0</w:t>
      </w:r>
      <w:r w:rsidR="001468CE" w:rsidRPr="00665F2C">
        <w:rPr>
          <w:rFonts w:ascii="Times New Roman" w:hAnsi="Times New Roman" w:cs="Times New Roman"/>
          <w:shd w:val="clear" w:color="auto" w:fill="FFFFFF"/>
        </w:rPr>
        <w:t xml:space="preserve">-1.7% and 0.05-0.2% in the cotyledons and hulls, respectively in winged bean. Other toxic compounds such as hemagglutinins, lectins, cyanide and tannin have also been reported in winged bean </w:t>
      </w:r>
      <w:r w:rsidRPr="00665F2C">
        <w:rPr>
          <w:rFonts w:ascii="Times New Roman" w:hAnsi="Times New Roman" w:cs="Times New Roman"/>
          <w:shd w:val="clear" w:color="auto" w:fill="FFFFFF"/>
        </w:rPr>
        <w:fldChar w:fldCharType="begin"/>
      </w:r>
      <w:r w:rsidR="001468CE" w:rsidRPr="00665F2C">
        <w:rPr>
          <w:rFonts w:ascii="Times New Roman" w:hAnsi="Times New Roman" w:cs="Times New Roman"/>
          <w:shd w:val="clear" w:color="auto" w:fill="FFFFFF"/>
        </w:rPr>
        <w:instrText xml:space="preserve"> ADDIN ZOTERO_ITEM CSL_CITATION {"citationID":"Jd9SBV1z","properties":{"formattedCitation":"(Kotaru, 1987)","plainCitation":"(Kotaru, 1987)","noteIndex":0},"citationItems":[{"id":69,"uris":["http://zotero.org/users/local/i7ifYjyX/items/QKUBB8ZM"],"uri":["http://zotero.org/users/local/i7ifYjyX/items/QKUBB8ZM"],"itemData":{"id":69,"type":"article-journal","title":"Investigations of antinutritional factors of the winged bean (Psophocarpus tetragonolobus)","container-title":"Food Chemistry","page":"279-286","volume":"24","issue":"4","source":"Crossref","DOI":"10.1016/0308-8146(87)90103-8","ISSN":"03088146","language":"en","author":[{"family":"Kotaru","given":"M"}],"issued":{"date-parts":[["1987"]]}}}],"schema":"https://github.com/citation-style-language/schema/raw/master/csl-citation.json"} </w:instrText>
      </w:r>
      <w:r w:rsidRPr="00665F2C">
        <w:rPr>
          <w:rFonts w:ascii="Times New Roman" w:hAnsi="Times New Roman" w:cs="Times New Roman"/>
          <w:shd w:val="clear" w:color="auto" w:fill="FFFFFF"/>
        </w:rPr>
        <w:fldChar w:fldCharType="separate"/>
      </w:r>
      <w:r w:rsidR="001468CE" w:rsidRPr="00665F2C">
        <w:rPr>
          <w:rFonts w:ascii="Times New Roman" w:hAnsi="Times New Roman" w:cs="Times New Roman"/>
        </w:rPr>
        <w:t>(</w:t>
      </w:r>
      <w:r w:rsidR="00B97BDF" w:rsidRPr="00665F2C">
        <w:rPr>
          <w:rFonts w:ascii="Times New Roman" w:hAnsi="Times New Roman" w:cs="Times New Roman"/>
        </w:rPr>
        <w:t xml:space="preserve">Kortt, 1984, 1985; </w:t>
      </w:r>
      <w:r w:rsidR="001468CE" w:rsidRPr="00665F2C">
        <w:rPr>
          <w:rFonts w:ascii="Times New Roman" w:hAnsi="Times New Roman" w:cs="Times New Roman"/>
        </w:rPr>
        <w:t>Kotaru, 1987</w:t>
      </w:r>
      <w:r w:rsidRPr="00665F2C">
        <w:rPr>
          <w:rFonts w:ascii="Times New Roman" w:hAnsi="Times New Roman" w:cs="Times New Roman"/>
          <w:shd w:val="clear" w:color="auto" w:fill="FFFFFF"/>
        </w:rPr>
        <w:fldChar w:fldCharType="end"/>
      </w:r>
      <w:r w:rsidR="00B97BDF" w:rsidRPr="00665F2C">
        <w:rPr>
          <w:rFonts w:ascii="Times New Roman" w:hAnsi="Times New Roman" w:cs="Times New Roman"/>
          <w:shd w:val="clear" w:color="auto" w:fill="FFFFFF"/>
        </w:rPr>
        <w:t xml:space="preserve">; </w:t>
      </w:r>
      <w:r w:rsidRPr="00665F2C">
        <w:rPr>
          <w:rFonts w:ascii="Times New Roman" w:hAnsi="Times New Roman" w:cs="Times New Roman"/>
          <w:shd w:val="clear" w:color="auto" w:fill="FFFFFF"/>
        </w:rPr>
        <w:fldChar w:fldCharType="begin"/>
      </w:r>
      <w:r w:rsidR="001468CE" w:rsidRPr="00665F2C">
        <w:rPr>
          <w:rFonts w:ascii="Times New Roman" w:hAnsi="Times New Roman" w:cs="Times New Roman"/>
          <w:shd w:val="clear" w:color="auto" w:fill="FFFFFF"/>
        </w:rPr>
        <w:instrText xml:space="preserve"> ADDIN ZOTERO_ITEM CSL_CITATION {"citationID":"abGLY4Jk","properties":{"formattedCitation":"(Pueppke, 1979)","plainCitation":"(Pueppke, 1979)","noteIndex":0},"citationItems":[{"id":70,"uris":["http://zotero.org/users/local/i7ifYjyX/items/7B8H4HI2"],"uri":["http://zotero.org/users/local/i7ifYjyX/items/7B8H4HI2"],"itemData":{"id":70,"type":"article-journal","title":"Purification and characterization of a lectin from seeds of the winged bean, Psophocarpus tetragonolobus (L.)DC","container-title":"Biochimica et Biophysica Acta (BBA) - Protein Structure","page":"63-70","volume":"581","issue":"1","source":"Crossref","DOI":"10.1016/0005-2795(79)90221-6","ISSN":"00052795","language":"en","author":[{"family":"Pueppke","given":"Steven G."}],"issued":{"date-parts":[["1979",11]]}}}],"schema":"https://github.com/citation-style-language/schema/raw/master/csl-citation.json"} </w:instrText>
      </w:r>
      <w:r w:rsidRPr="00665F2C">
        <w:rPr>
          <w:rFonts w:ascii="Times New Roman" w:hAnsi="Times New Roman" w:cs="Times New Roman"/>
          <w:shd w:val="clear" w:color="auto" w:fill="FFFFFF"/>
        </w:rPr>
        <w:fldChar w:fldCharType="separate"/>
      </w:r>
      <w:r w:rsidR="001468CE" w:rsidRPr="00665F2C">
        <w:rPr>
          <w:rFonts w:ascii="Times New Roman" w:hAnsi="Times New Roman" w:cs="Times New Roman"/>
        </w:rPr>
        <w:t>Pueppke, 1979)</w:t>
      </w:r>
      <w:r w:rsidRPr="00665F2C">
        <w:rPr>
          <w:rFonts w:ascii="Times New Roman" w:hAnsi="Times New Roman" w:cs="Times New Roman"/>
          <w:shd w:val="clear" w:color="auto" w:fill="FFFFFF"/>
        </w:rPr>
        <w:fldChar w:fldCharType="end"/>
      </w:r>
      <w:r w:rsidR="001468CE" w:rsidRPr="00665F2C">
        <w:rPr>
          <w:rFonts w:ascii="Times New Roman" w:hAnsi="Times New Roman" w:cs="Times New Roman"/>
          <w:shd w:val="clear" w:color="auto" w:fill="FFFFFF"/>
        </w:rPr>
        <w:t xml:space="preserve">. </w:t>
      </w:r>
      <w:r w:rsidR="001468CE" w:rsidRPr="00665F2C">
        <w:rPr>
          <w:rFonts w:ascii="Times New Roman" w:hAnsi="Times New Roman" w:cs="Times New Roman"/>
        </w:rPr>
        <w:t xml:space="preserve">Unlike soybeans, the winged bean also contains specific chymotrypsin </w:t>
      </w:r>
      <w:r w:rsidR="00E5447F" w:rsidRPr="00665F2C">
        <w:rPr>
          <w:rFonts w:ascii="Times New Roman" w:hAnsi="Times New Roman" w:cs="Times New Roman"/>
        </w:rPr>
        <w:t>inhibitors</w:t>
      </w:r>
      <w:r w:rsidR="00F14E4D">
        <w:rPr>
          <w:rFonts w:ascii="Times New Roman" w:hAnsi="Times New Roman" w:cs="Times New Roman"/>
        </w:rPr>
        <w:t xml:space="preserve"> </w:t>
      </w:r>
      <w:r w:rsidR="00E5447F" w:rsidRPr="00665F2C">
        <w:rPr>
          <w:rFonts w:ascii="Times New Roman" w:hAnsi="Times New Roman" w:cs="Times New Roman"/>
        </w:rPr>
        <w:t xml:space="preserve">and trypsin inhibitors </w:t>
      </w:r>
      <w:r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sG3xr6kt","properties":{"formattedCitation":"(Khor et al., 1982)","plainCitation":"(Khor et al., 1982)","noteIndex":0},"citationItems":[{"id":77,"uris":["http://zotero.org/users/local/i7ifYjyX/items/N5PVWQSX"],"uri":["http://zotero.org/users/local/i7ifYjyX/items/N5PVWQSX"],"itemData":{"id":77,"type":"article-journal","title":"The protein, trypsin inhibitor and lipid of the winged bean [Psophocarpus tetragonolobus (L) DC] seeds","container-title":"Journal of the Science of Food and Agriculture","page":"996-1000","volume":"33","issue":"10","source":"Crossref","DOI":"10.1002/jsfa.2740331009","ISSN":"00225142, 10970010","language":"en","author":[{"family":"Khor","given":"Hun-Teik"},{"family":"Tan","given":"Nget-Hong"},{"family":"Wong","given":"Kai-Choo"}],"issued":{"date-parts":[["1982",10]]}}}],"schema":"https://github.com/citation-style-language/schema/raw/master/csl-citation.json"} </w:instrText>
      </w:r>
      <w:r w:rsidRPr="00665F2C">
        <w:rPr>
          <w:rFonts w:ascii="Times New Roman" w:hAnsi="Times New Roman" w:cs="Times New Roman"/>
        </w:rPr>
        <w:fldChar w:fldCharType="separate"/>
      </w:r>
      <w:r w:rsidR="001468CE" w:rsidRPr="00665F2C">
        <w:rPr>
          <w:rFonts w:ascii="Times New Roman" w:hAnsi="Times New Roman" w:cs="Times New Roman"/>
        </w:rPr>
        <w:t>(Khor et al., 1982</w:t>
      </w:r>
      <w:r w:rsidR="00B24232" w:rsidRPr="00665F2C">
        <w:rPr>
          <w:rFonts w:ascii="Times New Roman" w:hAnsi="Times New Roman" w:cs="Times New Roman"/>
        </w:rPr>
        <w:t>; Kortt, 1979</w:t>
      </w:r>
      <w:r w:rsidR="001468CE" w:rsidRPr="00665F2C">
        <w:rPr>
          <w:rFonts w:ascii="Times New Roman" w:hAnsi="Times New Roman" w:cs="Times New Roman"/>
        </w:rPr>
        <w:t>)</w:t>
      </w:r>
      <w:r w:rsidRPr="00665F2C">
        <w:rPr>
          <w:rFonts w:ascii="Times New Roman" w:hAnsi="Times New Roman" w:cs="Times New Roman"/>
        </w:rPr>
        <w:fldChar w:fldCharType="end"/>
      </w:r>
      <w:r w:rsidR="00E5447F" w:rsidRPr="00665F2C">
        <w:rPr>
          <w:rFonts w:ascii="Times New Roman" w:hAnsi="Times New Roman" w:cs="Times New Roman"/>
        </w:rPr>
        <w:t>,</w:t>
      </w:r>
      <w:r w:rsidR="001468CE" w:rsidRPr="00665F2C">
        <w:rPr>
          <w:rFonts w:ascii="Times New Roman" w:hAnsi="Times New Roman" w:cs="Times New Roman"/>
        </w:rPr>
        <w:t xml:space="preserve"> with insecticidal property </w:t>
      </w:r>
      <w:r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lwo5A1dr","properties":{"formattedCitation":"(Gatehouse et al., 1991)","plainCitation":"(Gatehouse et al., 1991)","noteIndex":0},"citationItems":[{"id":78,"uris":["http://zotero.org/users/local/i7ifYjyX/items/LSM3VUZP"],"uri":["http://zotero.org/users/local/i7ifYjyX/items/LSM3VUZP"],"itemData":{"id":78,"type":"article-journal","title":"Biochemical basis of insect resistance in inged bean ( &lt;i&gt;Psophocarpus tetragonolobus&lt;/i&gt; ) seeds: Biochemical basis of insect resistance in inged bean seeds","container-title":"Journal of the Science of Food and Agriculture","page":"63-74","volume":"55","issue":"1","source":"Crossref","DOI":"10.1002/jsfa.2740550108","ISSN":"00225142","title-short":"Biochemical basis of insect resistance in inged bean ( &lt;i&gt;Psophocarpus tetragonolobus&lt;/i&gt; ) seeds","language":"en","author":[{"family":"Gatehouse","given":"Angharad M R"},{"family":"Hoe","given":"David S"},{"family":"Flemming","given":"Joyce E"},{"family":"Hilder","given":"Vaughan A"},{"family":"Gatehouse","given":"John A"}],"issued":{"date-parts":[["1991"]]}}}],"schema":"https://github.com/citation-style-language/schema/raw/master/csl-citation.json"} </w:instrText>
      </w:r>
      <w:r w:rsidRPr="00665F2C">
        <w:rPr>
          <w:rFonts w:ascii="Times New Roman" w:hAnsi="Times New Roman" w:cs="Times New Roman"/>
        </w:rPr>
        <w:fldChar w:fldCharType="separate"/>
      </w:r>
      <w:r w:rsidR="001468CE" w:rsidRPr="00665F2C">
        <w:rPr>
          <w:rFonts w:ascii="Times New Roman" w:hAnsi="Times New Roman" w:cs="Times New Roman"/>
        </w:rPr>
        <w:t>(Gatehouse et al., 1991)</w:t>
      </w:r>
      <w:r w:rsidRPr="00665F2C">
        <w:rPr>
          <w:rFonts w:ascii="Times New Roman" w:hAnsi="Times New Roman" w:cs="Times New Roman"/>
        </w:rPr>
        <w:fldChar w:fldCharType="end"/>
      </w:r>
      <w:r w:rsidR="001468CE" w:rsidRPr="00665F2C">
        <w:rPr>
          <w:rFonts w:ascii="Times New Roman" w:hAnsi="Times New Roman" w:cs="Times New Roman"/>
        </w:rPr>
        <w:t>.</w:t>
      </w:r>
      <w:r w:rsidR="001468CE" w:rsidRPr="00665F2C">
        <w:rPr>
          <w:rFonts w:ascii="Times New Roman" w:hAnsi="Times New Roman" w:cs="Times New Roman"/>
          <w:shd w:val="clear" w:color="auto" w:fill="FFFFFF"/>
        </w:rPr>
        <w:t xml:space="preserve">Several studies have reported that heat treatment improves the amino acid digestibility of winged bean </w:t>
      </w:r>
      <w:r w:rsidRPr="00665F2C">
        <w:rPr>
          <w:rFonts w:ascii="Times New Roman" w:hAnsi="Times New Roman" w:cs="Times New Roman"/>
          <w:shd w:val="clear" w:color="auto" w:fill="FFFFFF"/>
        </w:rPr>
        <w:fldChar w:fldCharType="begin"/>
      </w:r>
      <w:r w:rsidR="001468CE" w:rsidRPr="00665F2C">
        <w:rPr>
          <w:rFonts w:ascii="Times New Roman" w:hAnsi="Times New Roman" w:cs="Times New Roman"/>
          <w:shd w:val="clear" w:color="auto" w:fill="FFFFFF"/>
        </w:rPr>
        <w:instrText xml:space="preserve"> ADDIN ZOTERO_ITEM CSL_CITATION {"citationID":"0eZikPaX","properties":{"formattedCitation":"(Ekpenyong and Borchers, 1980)","plainCitation":"(Ekpenyong and Borchers, 1980)","noteIndex":0},"citationItems":[{"id":79,"uris":["http://zotero.org/users/local/i7ifYjyX/items/ETF8MCGI"],"uri":["http://zotero.org/users/local/i7ifYjyX/items/ETF8MCGI"],"itemData":{"id":79,"type":"article-journal","title":"EFFECT OF COOKING ON THE CHEMICAL COMPOSITION OF WINGED BEANS (Psophocarpus tetragonolobus)","container-title":"Journal of Food Science","page":"1559-1560","volume":"45","issue":"6","source":"Crossref","DOI":"10.1111/j.1365-2621.1980.tb07562.x","ISSN":"0022-1147, 1750-3841","language":"en","author":[{"family":"Ekpenyong","given":"T. E."},{"family":"Borchers","given":"R. L."}],"issued":{"date-parts":[["1980",9]]}}}],"schema":"https://github.com/citation-style-language/schema/raw/master/csl-citation.json"} </w:instrText>
      </w:r>
      <w:r w:rsidRPr="00665F2C">
        <w:rPr>
          <w:rFonts w:ascii="Times New Roman" w:hAnsi="Times New Roman" w:cs="Times New Roman"/>
          <w:shd w:val="clear" w:color="auto" w:fill="FFFFFF"/>
        </w:rPr>
        <w:fldChar w:fldCharType="separate"/>
      </w:r>
      <w:r w:rsidR="001468CE" w:rsidRPr="00665F2C">
        <w:rPr>
          <w:rFonts w:ascii="Times New Roman" w:hAnsi="Times New Roman" w:cs="Times New Roman"/>
        </w:rPr>
        <w:t>(Ekpenyong and Borchers, 1980</w:t>
      </w:r>
      <w:r w:rsidR="00B24232" w:rsidRPr="00665F2C">
        <w:rPr>
          <w:rFonts w:ascii="Times New Roman" w:hAnsi="Times New Roman" w:cs="Times New Roman"/>
        </w:rPr>
        <w:t>; Mutia and Uchida, 1994</w:t>
      </w:r>
      <w:r w:rsidRPr="00665F2C">
        <w:rPr>
          <w:rFonts w:ascii="Times New Roman" w:hAnsi="Times New Roman" w:cs="Times New Roman"/>
          <w:shd w:val="clear" w:color="auto" w:fill="FFFFFF"/>
        </w:rPr>
        <w:fldChar w:fldCharType="end"/>
      </w:r>
      <w:r w:rsidR="00B24232" w:rsidRPr="00665F2C">
        <w:rPr>
          <w:rFonts w:ascii="Times New Roman" w:hAnsi="Times New Roman" w:cs="Times New Roman"/>
          <w:shd w:val="clear" w:color="auto" w:fill="FFFFFF"/>
        </w:rPr>
        <w:t xml:space="preserve">; </w:t>
      </w:r>
      <w:r w:rsidRPr="00665F2C">
        <w:rPr>
          <w:rFonts w:ascii="Times New Roman" w:hAnsi="Times New Roman" w:cs="Times New Roman"/>
          <w:shd w:val="clear" w:color="auto" w:fill="FFFFFF"/>
        </w:rPr>
        <w:fldChar w:fldCharType="begin"/>
      </w:r>
      <w:r w:rsidR="001468CE" w:rsidRPr="00665F2C">
        <w:rPr>
          <w:rFonts w:ascii="Times New Roman" w:hAnsi="Times New Roman" w:cs="Times New Roman"/>
          <w:shd w:val="clear" w:color="auto" w:fill="FFFFFF"/>
        </w:rPr>
        <w:instrText xml:space="preserve"> ADDIN ZOTERO_ITEM CSL_CITATION {"citationID":"jHF1DNri","properties":{"formattedCitation":"(Tan et al., 1984)","plainCitation":"(Tan et al., 1984)","noteIndex":0},"citationItems":[{"id":80,"uris":["http://zotero.org/users/local/i7ifYjyX/items/A2SGIPD4"],"uri":["http://zotero.org/users/local/i7ifYjyX/items/A2SGIPD4"],"itemData":{"id":80,"type":"article-journal","title":"Relationship of tannin levels and trypsin inhibitor activity with the in vitro protein digestibilities of raw and heat-treated winged bean (Psophocarpus tetragonolobus)","container-title":"J. Agric. Food Chem","page":"819-822","volume":"32","abstract":"Three varieties of winged bean were heat processed in five different ways to determine the relationship among in vitro protein digestibility (IVPD), trypsin inhibitor activity (TIA), and assayable tannin. The IVPD of raw winged bean ranged from 68.8 to 72.9%. Heat treatments increased the IVPD to 76.0-90.7% and reduced both TIA and tannin. In terms of energy costs, 5-min autoclaving and quick cooking were the two most effective methods of improving IVPD. Dry heat (200 °C, 30 min) and direct boiling (20 min, no soaking) were least effective. Reductions in tannins and TIA did not necessarily result in proportional increases in IVPD.","author":[{"family":"Tan","given":"NH"},{"family":"Wong","given":"KC"},{"family":"Lumende","given":"BO"}],"issued":{"date-parts":[["1984"]]}}}],"schema":"https://github.com/citation-style-language/schema/raw/master/csl-citation.json"} </w:instrText>
      </w:r>
      <w:r w:rsidRPr="00665F2C">
        <w:rPr>
          <w:rFonts w:ascii="Times New Roman" w:hAnsi="Times New Roman" w:cs="Times New Roman"/>
          <w:shd w:val="clear" w:color="auto" w:fill="FFFFFF"/>
        </w:rPr>
        <w:fldChar w:fldCharType="separate"/>
      </w:r>
      <w:r w:rsidR="001468CE" w:rsidRPr="00665F2C">
        <w:rPr>
          <w:rFonts w:ascii="Times New Roman" w:hAnsi="Times New Roman" w:cs="Times New Roman"/>
        </w:rPr>
        <w:t>Tan et al., 1984)</w:t>
      </w:r>
      <w:r w:rsidRPr="00665F2C">
        <w:rPr>
          <w:rFonts w:ascii="Times New Roman" w:hAnsi="Times New Roman" w:cs="Times New Roman"/>
          <w:shd w:val="clear" w:color="auto" w:fill="FFFFFF"/>
        </w:rPr>
        <w:fldChar w:fldCharType="end"/>
      </w:r>
      <w:r w:rsidR="00B24232" w:rsidRPr="00665F2C">
        <w:rPr>
          <w:rFonts w:ascii="Times New Roman" w:hAnsi="Times New Roman" w:cs="Times New Roman"/>
          <w:shd w:val="clear" w:color="auto" w:fill="FFFFFF"/>
        </w:rPr>
        <w:t xml:space="preserve">. </w:t>
      </w:r>
      <w:r w:rsidR="001468CE" w:rsidRPr="00665F2C">
        <w:rPr>
          <w:rFonts w:ascii="Times New Roman" w:hAnsi="Times New Roman" w:cs="Times New Roman"/>
          <w:shd w:val="clear" w:color="auto" w:fill="FFFFFF"/>
        </w:rPr>
        <w:t xml:space="preserve">This improvement may be partially due to the reduction of trypsin inhibitor content upon </w:t>
      </w:r>
      <w:proofErr w:type="spellStart"/>
      <w:r w:rsidR="001468CE" w:rsidRPr="00665F2C">
        <w:rPr>
          <w:rFonts w:ascii="Times New Roman" w:hAnsi="Times New Roman" w:cs="Times New Roman"/>
          <w:shd w:val="clear" w:color="auto" w:fill="FFFFFF"/>
        </w:rPr>
        <w:t>heating</w:t>
      </w:r>
      <w:proofErr w:type="gramStart"/>
      <w:r w:rsidR="00B24232" w:rsidRPr="00665F2C">
        <w:rPr>
          <w:rFonts w:ascii="Times New Roman" w:hAnsi="Times New Roman" w:cs="Times New Roman"/>
          <w:shd w:val="clear" w:color="auto" w:fill="FFFFFF"/>
        </w:rPr>
        <w:t>;</w:t>
      </w:r>
      <w:r w:rsidR="001468CE" w:rsidRPr="00665F2C">
        <w:rPr>
          <w:rFonts w:ascii="Times New Roman" w:hAnsi="Times New Roman" w:cs="Times New Roman"/>
          <w:i/>
          <w:shd w:val="clear" w:color="auto" w:fill="FFFFFF"/>
        </w:rPr>
        <w:t>in</w:t>
      </w:r>
      <w:proofErr w:type="spellEnd"/>
      <w:proofErr w:type="gramEnd"/>
      <w:r w:rsidR="001468CE" w:rsidRPr="00665F2C">
        <w:rPr>
          <w:rFonts w:ascii="Times New Roman" w:hAnsi="Times New Roman" w:cs="Times New Roman"/>
          <w:i/>
          <w:shd w:val="clear" w:color="auto" w:fill="FFFFFF"/>
        </w:rPr>
        <w:t xml:space="preserve"> vitro</w:t>
      </w:r>
      <w:r w:rsidR="001468CE" w:rsidRPr="00665F2C">
        <w:rPr>
          <w:rFonts w:ascii="Times New Roman" w:hAnsi="Times New Roman" w:cs="Times New Roman"/>
          <w:shd w:val="clear" w:color="auto" w:fill="FFFFFF"/>
        </w:rPr>
        <w:t xml:space="preserve"> protein digestibility correlates with decreased trypsin inhibitor and tannin levels in winged bean meal. </w:t>
      </w:r>
      <w:r w:rsidR="00707B8B" w:rsidRPr="00665F2C">
        <w:rPr>
          <w:rFonts w:ascii="Times New Roman" w:hAnsi="Times New Roman" w:cs="Times New Roman"/>
        </w:rPr>
        <w:t>Low trypsin and chymotrypsin inhibitor mutants</w:t>
      </w:r>
      <w:r w:rsidR="00B24232" w:rsidRPr="00665F2C">
        <w:rPr>
          <w:rFonts w:ascii="Times New Roman" w:hAnsi="Times New Roman" w:cs="Times New Roman"/>
        </w:rPr>
        <w:t xml:space="preserve"> have been uncovered </w:t>
      </w:r>
      <w:r w:rsidR="00707B8B" w:rsidRPr="00665F2C">
        <w:rPr>
          <w:rFonts w:ascii="Times New Roman" w:hAnsi="Times New Roman" w:cs="Times New Roman"/>
          <w:shd w:val="clear" w:color="auto" w:fill="FFFFFF"/>
        </w:rPr>
        <w:t xml:space="preserve">in M5 mutation lines of </w:t>
      </w:r>
      <w:r w:rsidR="00707B8B" w:rsidRPr="00665F2C">
        <w:rPr>
          <w:rFonts w:ascii="Times New Roman" w:hAnsi="Times New Roman" w:cs="Times New Roman"/>
          <w:i/>
          <w:iCs/>
          <w:shd w:val="clear" w:color="auto" w:fill="FFFFFF"/>
        </w:rPr>
        <w:t xml:space="preserve">P. </w:t>
      </w:r>
      <w:proofErr w:type="spellStart"/>
      <w:r w:rsidR="00707B8B" w:rsidRPr="00665F2C">
        <w:rPr>
          <w:rFonts w:ascii="Times New Roman" w:hAnsi="Times New Roman" w:cs="Times New Roman"/>
          <w:i/>
          <w:iCs/>
          <w:shd w:val="clear" w:color="auto" w:fill="FFFFFF"/>
        </w:rPr>
        <w:t>tetragonolobus</w:t>
      </w:r>
      <w:proofErr w:type="spellEnd"/>
      <w:r w:rsidR="009610AC" w:rsidRPr="00665F2C">
        <w:rPr>
          <w:rFonts w:ascii="Times New Roman" w:hAnsi="Times New Roman" w:cs="Times New Roman"/>
          <w:i/>
          <w:iCs/>
          <w:shd w:val="clear" w:color="auto" w:fill="FFFFFF"/>
        </w:rPr>
        <w:t xml:space="preserve"> </w:t>
      </w:r>
      <w:r w:rsidR="00A22B84" w:rsidRPr="00665F2C">
        <w:rPr>
          <w:rFonts w:ascii="Times New Roman" w:hAnsi="Times New Roman" w:cs="Times New Roman"/>
          <w:shd w:val="clear" w:color="auto" w:fill="FFFFFF"/>
        </w:rPr>
        <w:t>(</w:t>
      </w:r>
      <w:proofErr w:type="spellStart"/>
      <w:r w:rsidR="001468CE" w:rsidRPr="00665F2C">
        <w:rPr>
          <w:rFonts w:ascii="Times New Roman" w:hAnsi="Times New Roman" w:cs="Times New Roman"/>
          <w:shd w:val="clear" w:color="auto" w:fill="FFFFFF"/>
        </w:rPr>
        <w:t>Kothekar</w:t>
      </w:r>
      <w:r w:rsidR="00A22B84" w:rsidRPr="00665F2C">
        <w:rPr>
          <w:rFonts w:ascii="Times New Roman" w:hAnsi="Times New Roman" w:cs="Times New Roman"/>
          <w:i/>
          <w:shd w:val="clear" w:color="auto" w:fill="FFFFFF"/>
        </w:rPr>
        <w:t>et</w:t>
      </w:r>
      <w:proofErr w:type="spellEnd"/>
      <w:r w:rsidR="00A22B84" w:rsidRPr="00665F2C">
        <w:rPr>
          <w:rFonts w:ascii="Times New Roman" w:hAnsi="Times New Roman" w:cs="Times New Roman"/>
          <w:i/>
          <w:shd w:val="clear" w:color="auto" w:fill="FFFFFF"/>
        </w:rPr>
        <w:t xml:space="preserve"> al. </w:t>
      </w:r>
      <w:r w:rsidRPr="00665F2C">
        <w:rPr>
          <w:rFonts w:ascii="Times New Roman" w:hAnsi="Times New Roman" w:cs="Times New Roman"/>
          <w:shd w:val="clear" w:color="auto" w:fill="FFFFFF"/>
        </w:rPr>
        <w:fldChar w:fldCharType="begin"/>
      </w:r>
      <w:r w:rsidR="001468CE" w:rsidRPr="00665F2C">
        <w:rPr>
          <w:rFonts w:ascii="Times New Roman" w:hAnsi="Times New Roman" w:cs="Times New Roman"/>
          <w:shd w:val="clear" w:color="auto" w:fill="FFFFFF"/>
        </w:rPr>
        <w:instrText xml:space="preserve"> ADDIN ZOTERO_ITEM CSL_CITATION {"citationID":"aVDXSP2g","properties":{"formattedCitation":"(Kothekar et al., 1996)","plainCitation":"(Kothekar et al., 1996)","noteIndex":0},"citationItems":[{"id":81,"uris":["http://zotero.org/users/local/i7ifYjyX/items/DIKM5UC2"],"uri":["http://zotero.org/users/local/i7ifYjyX/items/DIKM5UC2"],"itemData":{"id":81,"type":"article-journal","title":"Low Trypsin and Chymotrypsin Inhibitor Mutants in Winged Bean(Psophocarpus tetragonolobus (L) DC)","container-title":"Journal of the Science of Food and Agriculture","page":"137-140","volume":"71","issue":"1","source":"Crossref","DOI":"10.1002/(SICI)1097-0010(199605)71:1&lt;137::AID-JSFA563&gt;3.0.CO;2-Y","ISSN":"0022-5142, 1097-0010","language":"en","author":[{"family":"Kothekar","given":"Vijay S"},{"family":"Harsulkar","given":"Abhay M"},{"family":"Khandelwal","given":"Ajay R"}],"issued":{"date-parts":[["1996",5]]}}}],"schema":"https://github.com/citation-style-language/schema/raw/master/csl-citation.json"} </w:instrText>
      </w:r>
      <w:r w:rsidRPr="00665F2C">
        <w:rPr>
          <w:rFonts w:ascii="Times New Roman" w:hAnsi="Times New Roman" w:cs="Times New Roman"/>
          <w:shd w:val="clear" w:color="auto" w:fill="FFFFFF"/>
        </w:rPr>
        <w:fldChar w:fldCharType="separate"/>
      </w:r>
      <w:r w:rsidR="001468CE" w:rsidRPr="00665F2C">
        <w:rPr>
          <w:rFonts w:ascii="Times New Roman" w:hAnsi="Times New Roman" w:cs="Times New Roman"/>
        </w:rPr>
        <w:t>1996)</w:t>
      </w:r>
      <w:r w:rsidRPr="00665F2C">
        <w:rPr>
          <w:rFonts w:ascii="Times New Roman" w:hAnsi="Times New Roman" w:cs="Times New Roman"/>
          <w:shd w:val="clear" w:color="auto" w:fill="FFFFFF"/>
        </w:rPr>
        <w:fldChar w:fldCharType="end"/>
      </w:r>
      <w:r w:rsidR="001468CE" w:rsidRPr="00665F2C">
        <w:rPr>
          <w:rFonts w:ascii="Times New Roman" w:hAnsi="Times New Roman" w:cs="Times New Roman"/>
          <w:shd w:val="clear" w:color="auto" w:fill="FFFFFF"/>
        </w:rPr>
        <w:t>.</w:t>
      </w:r>
    </w:p>
    <w:p w14:paraId="6D33B1A1" w14:textId="1219C0DA" w:rsidR="001468CE" w:rsidRPr="00BB23A7" w:rsidRDefault="001468CE" w:rsidP="00622628">
      <w:pPr>
        <w:spacing w:after="120" w:line="360" w:lineRule="auto"/>
        <w:jc w:val="both"/>
        <w:rPr>
          <w:rFonts w:ascii="Times New Roman" w:hAnsi="Times New Roman" w:cs="Times New Roman"/>
          <w:shd w:val="clear" w:color="auto" w:fill="FFFFFF"/>
        </w:rPr>
      </w:pPr>
      <w:r w:rsidRPr="00BB23A7">
        <w:rPr>
          <w:rFonts w:ascii="Times New Roman" w:hAnsi="Times New Roman" w:cs="Times New Roman"/>
          <w:shd w:val="clear" w:color="auto" w:fill="FFFFFF"/>
        </w:rPr>
        <w:t>Two putative Kunitz-type chymotrypsin inhibitor genes (</w:t>
      </w:r>
      <w:r w:rsidRPr="00BB23A7">
        <w:rPr>
          <w:rStyle w:val="Emphasis"/>
          <w:rFonts w:ascii="Times New Roman" w:hAnsi="Times New Roman" w:cs="Times New Roman"/>
          <w:bdr w:val="none" w:sz="0" w:space="0" w:color="auto" w:frame="1"/>
          <w:shd w:val="clear" w:color="auto" w:fill="FFFFFF"/>
        </w:rPr>
        <w:t>WCI2</w:t>
      </w:r>
      <w:r w:rsidRPr="00BB23A7">
        <w:rPr>
          <w:rStyle w:val="apple-converted-space"/>
          <w:rFonts w:ascii="Times New Roman" w:hAnsi="Times New Roman" w:cs="Times New Roman"/>
          <w:shd w:val="clear" w:color="auto" w:fill="FFFFFF"/>
        </w:rPr>
        <w:t> </w:t>
      </w:r>
      <w:r w:rsidRPr="00BB23A7">
        <w:rPr>
          <w:rFonts w:ascii="Times New Roman" w:hAnsi="Times New Roman" w:cs="Times New Roman"/>
          <w:shd w:val="clear" w:color="auto" w:fill="FFFFFF"/>
        </w:rPr>
        <w:t>and</w:t>
      </w:r>
      <w:r w:rsidRPr="00BB23A7">
        <w:rPr>
          <w:rStyle w:val="apple-converted-space"/>
          <w:rFonts w:ascii="Times New Roman" w:hAnsi="Times New Roman" w:cs="Times New Roman"/>
          <w:shd w:val="clear" w:color="auto" w:fill="FFFFFF"/>
        </w:rPr>
        <w:t> </w:t>
      </w:r>
      <w:r w:rsidRPr="00BB23A7">
        <w:rPr>
          <w:rStyle w:val="Emphasis"/>
          <w:rFonts w:ascii="Times New Roman" w:hAnsi="Times New Roman" w:cs="Times New Roman"/>
          <w:bdr w:val="none" w:sz="0" w:space="0" w:color="auto" w:frame="1"/>
          <w:shd w:val="clear" w:color="auto" w:fill="FFFFFF"/>
        </w:rPr>
        <w:t>WCI5</w:t>
      </w:r>
      <w:r w:rsidRPr="00BB23A7">
        <w:rPr>
          <w:rFonts w:ascii="Times New Roman" w:hAnsi="Times New Roman" w:cs="Times New Roman"/>
          <w:shd w:val="clear" w:color="auto" w:fill="FFFFFF"/>
        </w:rPr>
        <w:t xml:space="preserve">) have been isolated from winged bean, one of which, </w:t>
      </w:r>
      <w:r w:rsidRPr="00BB23A7">
        <w:rPr>
          <w:rStyle w:val="Emphasis"/>
          <w:rFonts w:ascii="Times New Roman" w:hAnsi="Times New Roman" w:cs="Times New Roman"/>
          <w:bdr w:val="none" w:sz="0" w:space="0" w:color="auto" w:frame="1"/>
          <w:shd w:val="clear" w:color="auto" w:fill="FFFFFF"/>
        </w:rPr>
        <w:t>WCI5,</w:t>
      </w:r>
      <w:r w:rsidRPr="00BB23A7">
        <w:rPr>
          <w:rStyle w:val="apple-converted-space"/>
          <w:rFonts w:ascii="Times New Roman" w:hAnsi="Times New Roman" w:cs="Times New Roman"/>
          <w:shd w:val="clear" w:color="auto" w:fill="FFFFFF"/>
        </w:rPr>
        <w:t> </w:t>
      </w:r>
      <w:r w:rsidRPr="00BB23A7">
        <w:rPr>
          <w:rFonts w:ascii="Times New Roman" w:hAnsi="Times New Roman" w:cs="Times New Roman"/>
          <w:shd w:val="clear" w:color="auto" w:fill="FFFFFF"/>
        </w:rPr>
        <w:t xml:space="preserve">is exclusively expressed in seeds. Further, the molecular </w:t>
      </w:r>
      <w:r w:rsidRPr="00665F2C">
        <w:rPr>
          <w:rFonts w:ascii="Times New Roman" w:hAnsi="Times New Roman" w:cs="Times New Roman"/>
          <w:shd w:val="clear" w:color="auto" w:fill="FFFFFF"/>
        </w:rPr>
        <w:t>evolution</w:t>
      </w:r>
      <w:r w:rsidRPr="00BB23A7">
        <w:rPr>
          <w:rFonts w:ascii="Times New Roman" w:hAnsi="Times New Roman" w:cs="Times New Roman"/>
          <w:shd w:val="clear" w:color="auto" w:fill="FFFFFF"/>
        </w:rPr>
        <w:t xml:space="preserve"> of chymotrypsin </w:t>
      </w:r>
      <w:r w:rsidRPr="00665F2C">
        <w:rPr>
          <w:rFonts w:ascii="Times New Roman" w:hAnsi="Times New Roman" w:cs="Times New Roman"/>
          <w:shd w:val="clear" w:color="auto" w:fill="FFFFFF"/>
        </w:rPr>
        <w:t>inhibitor</w:t>
      </w:r>
      <w:r w:rsidR="00796F19" w:rsidRPr="00665F2C">
        <w:rPr>
          <w:rFonts w:ascii="Times New Roman" w:hAnsi="Times New Roman" w:cs="Times New Roman"/>
          <w:shd w:val="clear" w:color="auto" w:fill="FFFFFF"/>
        </w:rPr>
        <w:t>s</w:t>
      </w:r>
      <w:r w:rsidRPr="00BB23A7">
        <w:rPr>
          <w:rFonts w:ascii="Times New Roman" w:hAnsi="Times New Roman" w:cs="Times New Roman"/>
          <w:shd w:val="clear" w:color="auto" w:fill="FFFFFF"/>
        </w:rPr>
        <w:t xml:space="preserve"> of winged bean was studied by Mukhopadhyay</w:t>
      </w:r>
      <w:r w:rsidR="00C270FC" w:rsidRPr="00BB23A7">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nTFjrDeB","properties":{"formattedCitation":"(Mukhopadhyay, 2000)","plainCitation":"(Mukhopadhyay, 2000)","noteIndex":0},"citationItems":[{"id":82,"uris":["http://zotero.org/users/local/i7ifYjyX/items/RQEQ4B2E"],"uri":["http://zotero.org/users/local/i7ifYjyX/items/RQEQ4B2E"],"itemData":{"id":82,"type":"article-journal","title":"The Molecular Evolutionary History of a Winged Bean α-Chymotrypsin Inhibitor and Modeling of Its Mutations Through Structural Analyses","container-title":"Journal of Molecular Evolution","page":"214-223","volume":"50","issue":"3","source":"Crossref","DOI":"10.1007/s002399910024","ISSN":"0022-2844","language":"en","author":[{"family":"Mukhopadhyay","given":"Debashis"}],"issued":{"date-parts":[["2000",3]]}}}],"schema":"https://github.com/citation-style-language/schema/raw/master/csl-citation.json"} </w:instrText>
      </w:r>
      <w:r w:rsidR="00C270FC" w:rsidRPr="00BB23A7">
        <w:rPr>
          <w:rFonts w:ascii="Times New Roman" w:hAnsi="Times New Roman" w:cs="Times New Roman"/>
          <w:shd w:val="clear" w:color="auto" w:fill="FFFFFF"/>
        </w:rPr>
        <w:fldChar w:fldCharType="separate"/>
      </w:r>
      <w:r w:rsidRPr="00665F2C">
        <w:rPr>
          <w:rFonts w:ascii="Times New Roman" w:hAnsi="Times New Roman" w:cs="Times New Roman"/>
        </w:rPr>
        <w:t>(2000)</w:t>
      </w:r>
      <w:r w:rsidR="00C270FC" w:rsidRPr="00BB23A7">
        <w:rPr>
          <w:rFonts w:ascii="Times New Roman" w:hAnsi="Times New Roman" w:cs="Times New Roman"/>
          <w:shd w:val="clear" w:color="auto" w:fill="FFFFFF"/>
        </w:rPr>
        <w:fldChar w:fldCharType="end"/>
      </w:r>
      <w:r w:rsidRPr="00BB23A7">
        <w:rPr>
          <w:rFonts w:ascii="Times New Roman" w:hAnsi="Times New Roman" w:cs="Times New Roman"/>
          <w:shd w:val="clear" w:color="auto" w:fill="FFFFFF"/>
        </w:rPr>
        <w:t xml:space="preserve">. Translation of both genes resulted </w:t>
      </w:r>
      <w:r w:rsidRPr="00665F2C">
        <w:rPr>
          <w:rFonts w:ascii="Times New Roman" w:hAnsi="Times New Roman" w:cs="Times New Roman"/>
          <w:shd w:val="clear" w:color="auto" w:fill="FFFFFF"/>
        </w:rPr>
        <w:t>in</w:t>
      </w:r>
      <w:r w:rsidRPr="00BB23A7">
        <w:rPr>
          <w:rFonts w:ascii="Times New Roman" w:hAnsi="Times New Roman" w:cs="Times New Roman"/>
          <w:shd w:val="clear" w:color="auto" w:fill="FFFFFF"/>
        </w:rPr>
        <w:t xml:space="preserve"> polypeptides of 207 amino acids with 86% sequence similarity. </w:t>
      </w:r>
      <w:r w:rsidR="00E5447F" w:rsidRPr="00665F2C">
        <w:rPr>
          <w:rFonts w:ascii="Times New Roman" w:hAnsi="Times New Roman" w:cs="Times New Roman"/>
          <w:shd w:val="clear" w:color="auto" w:fill="FFFFFF"/>
        </w:rPr>
        <w:t>Importantly,</w:t>
      </w:r>
      <w:r w:rsidR="00E5447F" w:rsidRPr="00BB23A7">
        <w:rPr>
          <w:rFonts w:ascii="Times New Roman" w:hAnsi="Times New Roman" w:cs="Times New Roman"/>
          <w:shd w:val="clear" w:color="auto" w:fill="FFFFFF"/>
        </w:rPr>
        <w:t xml:space="preserve"> t</w:t>
      </w:r>
      <w:r w:rsidRPr="00BB23A7">
        <w:rPr>
          <w:rFonts w:ascii="Times New Roman" w:hAnsi="Times New Roman" w:cs="Times New Roman"/>
          <w:shd w:val="clear" w:color="auto" w:fill="FFFFFF"/>
        </w:rPr>
        <w:t>he protein products of both strongly inhibit gut proteinases of</w:t>
      </w:r>
      <w:r w:rsidRPr="00BB23A7">
        <w:rPr>
          <w:rStyle w:val="apple-converted-space"/>
          <w:rFonts w:ascii="Times New Roman" w:hAnsi="Times New Roman" w:cs="Times New Roman"/>
          <w:shd w:val="clear" w:color="auto" w:fill="FFFFFF"/>
        </w:rPr>
        <w:t> </w:t>
      </w:r>
      <w:proofErr w:type="spellStart"/>
      <w:r w:rsidRPr="00BB23A7">
        <w:rPr>
          <w:rStyle w:val="Emphasis"/>
          <w:rFonts w:ascii="Times New Roman" w:hAnsi="Times New Roman" w:cs="Times New Roman"/>
          <w:bdr w:val="none" w:sz="0" w:space="0" w:color="auto" w:frame="1"/>
          <w:shd w:val="clear" w:color="auto" w:fill="FFFFFF"/>
        </w:rPr>
        <w:t>Helicoverpa</w:t>
      </w:r>
      <w:proofErr w:type="spellEnd"/>
      <w:r w:rsidR="009610AC" w:rsidRPr="00BB23A7">
        <w:rPr>
          <w:rStyle w:val="Emphasis"/>
          <w:rFonts w:ascii="Times New Roman" w:hAnsi="Times New Roman" w:cs="Times New Roman"/>
          <w:bdr w:val="none" w:sz="0" w:space="0" w:color="auto" w:frame="1"/>
          <w:shd w:val="clear" w:color="auto" w:fill="FFFFFF"/>
        </w:rPr>
        <w:t xml:space="preserve"> </w:t>
      </w:r>
      <w:proofErr w:type="spellStart"/>
      <w:r w:rsidRPr="00BB23A7">
        <w:rPr>
          <w:rStyle w:val="Emphasis"/>
          <w:rFonts w:ascii="Times New Roman" w:hAnsi="Times New Roman" w:cs="Times New Roman"/>
          <w:bdr w:val="none" w:sz="0" w:space="0" w:color="auto" w:frame="1"/>
          <w:shd w:val="clear" w:color="auto" w:fill="FFFFFF"/>
        </w:rPr>
        <w:t>armigera</w:t>
      </w:r>
      <w:proofErr w:type="spellEnd"/>
      <w:r w:rsidR="009610AC" w:rsidRPr="00BB23A7">
        <w:rPr>
          <w:rStyle w:val="Emphasis"/>
          <w:rFonts w:ascii="Times New Roman" w:hAnsi="Times New Roman" w:cs="Times New Roman"/>
          <w:bdr w:val="none" w:sz="0" w:space="0" w:color="auto" w:frame="1"/>
          <w:shd w:val="clear" w:color="auto" w:fill="FFFFFF"/>
        </w:rPr>
        <w:t xml:space="preserve"> </w:t>
      </w:r>
      <w:r w:rsidRPr="00BB23A7">
        <w:rPr>
          <w:rFonts w:ascii="Times New Roman" w:hAnsi="Times New Roman" w:cs="Times New Roman"/>
          <w:shd w:val="clear" w:color="auto" w:fill="FFFFFF"/>
        </w:rPr>
        <w:t xml:space="preserve">larvae which damage many important crop plants, making these proteins and their genes promising candidates for enhancing plant </w:t>
      </w:r>
      <w:r w:rsidR="00E5447F" w:rsidRPr="00665F2C">
        <w:rPr>
          <w:rFonts w:ascii="Times New Roman" w:hAnsi="Times New Roman" w:cs="Times New Roman"/>
          <w:shd w:val="clear" w:color="auto" w:fill="FFFFFF"/>
        </w:rPr>
        <w:t>defense</w:t>
      </w:r>
      <w:r w:rsidR="00E5447F" w:rsidRPr="00BB23A7">
        <w:rPr>
          <w:rFonts w:ascii="Times New Roman" w:hAnsi="Times New Roman" w:cs="Times New Roman"/>
          <w:shd w:val="clear" w:color="auto" w:fill="FFFFFF"/>
        </w:rPr>
        <w:t xml:space="preserve"> </w:t>
      </w:r>
      <w:r w:rsidR="00C270FC" w:rsidRPr="00BB23A7">
        <w:rPr>
          <w:rFonts w:ascii="Times New Roman" w:hAnsi="Times New Roman" w:cs="Times New Roman"/>
          <w:shd w:val="clear" w:color="auto" w:fill="FFFFFF"/>
        </w:rPr>
        <w:fldChar w:fldCharType="begin"/>
      </w:r>
      <w:r w:rsidRPr="00BB23A7">
        <w:rPr>
          <w:rFonts w:ascii="Times New Roman" w:hAnsi="Times New Roman" w:cs="Times New Roman"/>
          <w:shd w:val="clear" w:color="auto" w:fill="FFFFFF"/>
        </w:rPr>
        <w:instrText xml:space="preserve"> ADDIN ZOTERO_ITEM CSL_CITATION {"citationID":"bYx00iRi","properties":{"formattedCitation":"(Telang et al., 2009)","plainCitation":"(Telang et al., 2009)","noteIndex":0},"citationItems":[{"id":83,"uris":["http://zotero.org/users/local/i7ifYjyX/items/QL4SQ89S"],"uri":["http://zotero.org/users/local/i7ifYjyX/items/QL4SQ89S"],"itemData":{"id":83,"type":"article-journal","title":"Winged bean chymotrypsin inhibitors retard growth of Helicoverpa armigera","container-title":"Gene","page":"80-85","volume":"431","issue":"1-2","source":"Crossref","DOI":"10.1016/j.gene.2008.10.026","ISSN":"03781119","language":"en","author":[{"family":"Telang","given":"Manasi A."},{"family":"Giri","given":"Ashok P."},{"family":"Pyati","given":"Prashant S."},{"family":"Gupta","given":"Vidya S."},{"family":"Tegeder","given":"Mechthild"},{"family":"Franceschi","given":"Vincent R."}],"issued":{"date-parts":[["2009",2]]}}}],"schema":"https://github.com/citation-style-language/schema/raw/master/csl-citation.json"} </w:instrText>
      </w:r>
      <w:r w:rsidR="00C270FC" w:rsidRPr="00BB23A7">
        <w:rPr>
          <w:rFonts w:ascii="Times New Roman" w:hAnsi="Times New Roman" w:cs="Times New Roman"/>
          <w:shd w:val="clear" w:color="auto" w:fill="FFFFFF"/>
        </w:rPr>
        <w:fldChar w:fldCharType="separate"/>
      </w:r>
      <w:r w:rsidRPr="00665F2C">
        <w:rPr>
          <w:rFonts w:ascii="Times New Roman" w:hAnsi="Times New Roman" w:cs="Times New Roman"/>
        </w:rPr>
        <w:t>(Telang et al., 2009)</w:t>
      </w:r>
      <w:r w:rsidR="00C270FC" w:rsidRPr="00BB23A7">
        <w:rPr>
          <w:rFonts w:ascii="Times New Roman" w:hAnsi="Times New Roman" w:cs="Times New Roman"/>
          <w:shd w:val="clear" w:color="auto" w:fill="FFFFFF"/>
        </w:rPr>
        <w:fldChar w:fldCharType="end"/>
      </w:r>
      <w:r w:rsidRPr="00BB23A7">
        <w:rPr>
          <w:rFonts w:ascii="Times New Roman" w:hAnsi="Times New Roman" w:cs="Times New Roman"/>
          <w:shd w:val="clear" w:color="auto" w:fill="FFFFFF"/>
        </w:rPr>
        <w:t>.</w:t>
      </w:r>
    </w:p>
    <w:p w14:paraId="7332582F" w14:textId="0C2A8DA5" w:rsidR="001468CE" w:rsidRPr="00665F2C" w:rsidRDefault="001468CE" w:rsidP="00622628">
      <w:pPr>
        <w:spacing w:after="120" w:line="360" w:lineRule="auto"/>
        <w:jc w:val="both"/>
        <w:rPr>
          <w:rFonts w:ascii="Times New Roman" w:hAnsi="Times New Roman" w:cs="Times New Roman"/>
          <w:shd w:val="clear" w:color="auto" w:fill="FFFFFF"/>
        </w:rPr>
      </w:pPr>
      <w:proofErr w:type="spellStart"/>
      <w:r w:rsidRPr="00665F2C">
        <w:rPr>
          <w:rFonts w:ascii="Times New Roman" w:hAnsi="Times New Roman" w:cs="Times New Roman"/>
          <w:shd w:val="clear" w:color="auto" w:fill="FFFFFF"/>
        </w:rPr>
        <w:t>Vatanparast</w:t>
      </w:r>
      <w:proofErr w:type="spellEnd"/>
      <w:r w:rsidR="009610AC" w:rsidRPr="00665F2C">
        <w:rPr>
          <w:rFonts w:ascii="Times New Roman" w:hAnsi="Times New Roman" w:cs="Times New Roman"/>
          <w:shd w:val="clear" w:color="auto" w:fill="FFFFFF"/>
        </w:rPr>
        <w:t xml:space="preserve"> </w:t>
      </w:r>
      <w:r w:rsidRPr="00BB23A7">
        <w:rPr>
          <w:rFonts w:ascii="Times New Roman" w:hAnsi="Times New Roman" w:cs="Times New Roman"/>
          <w:shd w:val="clear" w:color="auto" w:fill="FFFFFF"/>
        </w:rPr>
        <w:t>et al</w:t>
      </w:r>
      <w:r w:rsidRPr="00665F2C">
        <w:rPr>
          <w:rFonts w:ascii="Times New Roman" w:hAnsi="Times New Roman" w:cs="Times New Roman"/>
          <w:i/>
          <w:shd w:val="clear" w:color="auto" w:fill="FFFFFF"/>
        </w:rPr>
        <w:t>.</w:t>
      </w:r>
      <w:r w:rsidR="009610AC" w:rsidRPr="00665F2C">
        <w:rPr>
          <w:rFonts w:ascii="Times New Roman" w:hAnsi="Times New Roman" w:cs="Times New Roman"/>
          <w:i/>
          <w:shd w:val="clear" w:color="auto" w:fill="FFFFFF"/>
        </w:rPr>
        <w:t>,</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V4stFPdr","properties":{"formattedCitation":"(Vatanparast et al., 2016)","plainCitation":"(Vatanparast et al., 2016)","noteIndex":0},"citationItems":[{"id":37,"uris":["http://zotero.org/users/local/i7ifYjyX/items/5DK94X6N"],"uri":["http://zotero.org/users/local/i7ifYjyX/items/5DK94X6N"],"itemData":{"id":37,"type":"article-journal","title":"Transcriptome sequencing and marker development in winged bean (Psophocarpus tetragonolobus; Leguminosae)","container-title":"Scientific Reports","volume":"6","issue":"1","source":"Crossref","URL":"http://www.nature.com/articles/srep29070","DOI":"10.1038/srep29070","ISSN":"2045-2322","language":"en","author":[{"family":"Vatanparast","given":"Mohammad"},{"family":"Shetty","given":"Prateek"},{"family":"Chopra","given":"Ratan"},{"family":"Doyle","given":"Jeff J."},{"family":"Sathyanarayana","given":"N."},{"family":"Egan","given":"Ashley N."}],"issued":{"date-parts":[["2016",9]]},"accessed":{"date-parts":[["2018",12,7]]}}}],"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2016)</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 recently identified 28 and 20 gene transcripts from the trypsin inhibitor gene family from Sri Lankan and Nigerian accessions respectively. Singh </w:t>
      </w:r>
      <w:r w:rsidRPr="00BB23A7">
        <w:rPr>
          <w:rFonts w:ascii="Times New Roman" w:hAnsi="Times New Roman" w:cs="Times New Roman"/>
          <w:shd w:val="clear" w:color="auto" w:fill="FFFFFF"/>
        </w:rPr>
        <w:t>et al</w:t>
      </w:r>
      <w:r w:rsidRPr="00665F2C">
        <w:rPr>
          <w:rFonts w:ascii="Times New Roman" w:hAnsi="Times New Roman" w:cs="Times New Roman"/>
          <w:shd w:val="clear" w:color="auto" w:fill="FFFFFF"/>
        </w:rPr>
        <w:t>.</w:t>
      </w:r>
      <w:r w:rsidR="009610AC" w:rsidRPr="00665F2C">
        <w:rPr>
          <w:rFonts w:ascii="Times New Roman" w:hAnsi="Times New Roman" w:cs="Times New Roman"/>
          <w:shd w:val="clear" w:color="auto" w:fill="FFFFFF"/>
        </w:rPr>
        <w:t>,</w:t>
      </w:r>
      <w:r w:rsidRPr="00665F2C">
        <w:rPr>
          <w:rFonts w:ascii="Times New Roman" w:hAnsi="Times New Roman" w:cs="Times New Roman"/>
          <w:shd w:val="clear" w:color="auto" w:fill="FFFFFF"/>
        </w:rPr>
        <w:t xml:space="preserve"> </w:t>
      </w:r>
      <w:r w:rsidR="00C270FC" w:rsidRPr="00665F2C">
        <w:rPr>
          <w:rFonts w:ascii="Times New Roman" w:hAnsi="Times New Roman" w:cs="Times New Roman"/>
          <w:shd w:val="clear" w:color="auto" w:fill="FFFFFF"/>
        </w:rPr>
        <w:fldChar w:fldCharType="begin"/>
      </w:r>
      <w:r w:rsidRPr="00665F2C">
        <w:rPr>
          <w:rFonts w:ascii="Times New Roman" w:hAnsi="Times New Roman" w:cs="Times New Roman"/>
          <w:shd w:val="clear" w:color="auto" w:fill="FFFFFF"/>
        </w:rPr>
        <w:instrText xml:space="preserve"> ADDIN ZOTERO_ITEM CSL_CITATION {"citationID":"B4Hr6FyS","properties":{"formattedCitation":"(Singh et al., 2017)","plainCitation":"(Singh et al., 2017)","noteIndex":0},"citationItems":[{"id":3,"uris":["http://zotero.org/users/local/i7ifYjyX/items/NMBAPGNE"],"uri":["http://zotero.org/users/local/i7ifYjyX/items/NMBAPGNE"],"itemData":{"id":3,"type":"article-journal","title":"De novo sequencing and comparative analysis of leaf transcriptomes of diverse condensed tannin-containing lines of underutilized Psophocarpus tetragonolobus (L.) DC","container-title":"Scientific Reports","volume":"7","issue":"1","source":"Crossref","URL":"http://www.nature.com/articles/srep44733","DOI":"10.1038/srep44733","ISSN":"2045-2322","language":"en","author":[{"family":"Singh","given":"Vinayak"},{"family":"Goel","given":"Ridhi"},{"family":"Pande","given":"Veena"},{"family":"Asif","given":"Mehar Hasan"},{"family":"Mohanty","given":"Chandra Sekhar"}],"issued":{"date-parts":[["2017",12]]},"accessed":{"date-parts":[["2018",12,6]]}}}],"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Pr="00665F2C">
        <w:rPr>
          <w:rFonts w:ascii="Times New Roman" w:hAnsi="Times New Roman" w:cs="Times New Roman"/>
        </w:rPr>
        <w:t>(2017)</w:t>
      </w:r>
      <w:r w:rsidR="00C270FC" w:rsidRPr="00665F2C">
        <w:rPr>
          <w:rFonts w:ascii="Times New Roman" w:hAnsi="Times New Roman" w:cs="Times New Roman"/>
          <w:shd w:val="clear" w:color="auto" w:fill="FFFFFF"/>
        </w:rPr>
        <w:fldChar w:fldCharType="end"/>
      </w:r>
      <w:r w:rsidRPr="00665F2C">
        <w:rPr>
          <w:rFonts w:ascii="Times New Roman" w:hAnsi="Times New Roman" w:cs="Times New Roman"/>
          <w:shd w:val="clear" w:color="auto" w:fill="FFFFFF"/>
        </w:rPr>
        <w:t xml:space="preserve"> also reported transcripts differentially expressed between high and low condensed tannin-containing lines of winged bean. These results provide a starting point for determining the genetic basis of anti-nutrients and could be used in breeding and other biotechnological intervention strategies to minimize the biosynthesis of these compounds.</w:t>
      </w:r>
    </w:p>
    <w:p w14:paraId="6D6DF616" w14:textId="142BD1CC" w:rsidR="00BB7EDE" w:rsidRPr="00665F2C" w:rsidRDefault="00BB7EDE" w:rsidP="00622628">
      <w:pPr>
        <w:spacing w:after="120" w:line="360" w:lineRule="auto"/>
        <w:jc w:val="both"/>
        <w:rPr>
          <w:rFonts w:ascii="Times New Roman" w:hAnsi="Times New Roman" w:cs="Times New Roman"/>
          <w:b/>
        </w:rPr>
      </w:pPr>
      <w:r w:rsidRPr="00665F2C">
        <w:rPr>
          <w:rFonts w:ascii="Times New Roman" w:hAnsi="Times New Roman" w:cs="Times New Roman"/>
          <w:b/>
        </w:rPr>
        <w:t xml:space="preserve">3. Genetic improvement of winged </w:t>
      </w:r>
      <w:r w:rsidR="009610AC" w:rsidRPr="00665F2C">
        <w:rPr>
          <w:rFonts w:ascii="Times New Roman" w:hAnsi="Times New Roman" w:cs="Times New Roman"/>
          <w:b/>
        </w:rPr>
        <w:t>bean studies</w:t>
      </w:r>
      <w:r w:rsidRPr="00665F2C">
        <w:rPr>
          <w:rFonts w:ascii="Times New Roman" w:hAnsi="Times New Roman" w:cs="Times New Roman"/>
          <w:b/>
        </w:rPr>
        <w:t xml:space="preserve"> so far</w:t>
      </w:r>
    </w:p>
    <w:p w14:paraId="2E86A34D" w14:textId="77777777" w:rsidR="001468CE" w:rsidRPr="00665F2C" w:rsidRDefault="00BB7EDE" w:rsidP="00622628">
      <w:pPr>
        <w:spacing w:after="120" w:line="360" w:lineRule="auto"/>
        <w:jc w:val="both"/>
        <w:rPr>
          <w:rFonts w:ascii="Times New Roman" w:hAnsi="Times New Roman" w:cs="Times New Roman"/>
          <w:b/>
        </w:rPr>
      </w:pPr>
      <w:r w:rsidRPr="00665F2C">
        <w:rPr>
          <w:rFonts w:ascii="Times New Roman" w:hAnsi="Times New Roman" w:cs="Times New Roman"/>
          <w:b/>
        </w:rPr>
        <w:t>3.1. R</w:t>
      </w:r>
      <w:r w:rsidR="001468CE" w:rsidRPr="00665F2C">
        <w:rPr>
          <w:rFonts w:ascii="Times New Roman" w:hAnsi="Times New Roman" w:cs="Times New Roman"/>
          <w:b/>
        </w:rPr>
        <w:t>egeneration through various tissue explants</w:t>
      </w:r>
    </w:p>
    <w:p w14:paraId="7E339DCE" w14:textId="70EDCBA4" w:rsidR="001468CE" w:rsidRPr="00665F2C" w:rsidRDefault="00796F19" w:rsidP="00622628">
      <w:pPr>
        <w:spacing w:after="120" w:line="360" w:lineRule="auto"/>
        <w:jc w:val="both"/>
        <w:rPr>
          <w:rFonts w:ascii="Times New Roman" w:hAnsi="Times New Roman" w:cs="Times New Roman"/>
          <w:strike/>
        </w:rPr>
      </w:pPr>
      <w:r w:rsidRPr="00665F2C">
        <w:rPr>
          <w:rFonts w:ascii="Times New Roman" w:hAnsi="Times New Roman" w:cs="Times New Roman"/>
        </w:rPr>
        <w:t xml:space="preserve">Plant regeneration is a vital step for producing viable plants from transformed tissues. </w:t>
      </w:r>
      <w:r w:rsidR="001468CE" w:rsidRPr="00665F2C">
        <w:rPr>
          <w:rFonts w:ascii="Times New Roman" w:hAnsi="Times New Roman" w:cs="Times New Roman"/>
        </w:rPr>
        <w:t xml:space="preserve">Among the modes of plant regeneration, organogenesis in winged bean has been achieved from callus cultures derived from epicotyls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mnjvE1RU","properties":{"formattedCitation":"(Bottino et al., 1979)","plainCitation":"(Bottino et al., 1979)","noteIndex":0},"citationItems":[{"id":84,"uris":["http://zotero.org/users/local/i7ifYjyX/items/E4FS2MVS"],"uri":["http://zotero.org/users/local/i7ifYjyX/items/E4FS2MVS"],"itemData":{"id":84,"type":"article-journal","title":"Tissue culture and organogenesis in the winged bean","container-title":"Canadian Journal of Botany","page":"1773-1776","volume":"57","issue":"17","source":"Crossref","DOI":"10.1139/b79-219","ISSN":"0008-4026","language":"en","author":[{"family":"Bottino","given":"P. J."},{"family":"Maire","given":"C. E."},{"family":"Goff","given":"L. M."}],"issued":{"date-parts":[["1979",9]]}}}],"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Bottino et al., 1979</w:t>
      </w:r>
      <w:r w:rsidR="00E5447F" w:rsidRPr="00665F2C">
        <w:rPr>
          <w:rFonts w:ascii="Times New Roman" w:hAnsi="Times New Roman" w:cs="Times New Roman"/>
        </w:rPr>
        <w:t xml:space="preserve">; </w:t>
      </w:r>
      <w:r w:rsidR="00C270FC" w:rsidRPr="00665F2C">
        <w:rPr>
          <w:rFonts w:ascii="Times New Roman" w:hAnsi="Times New Roman" w:cs="Times New Roman"/>
        </w:rPr>
        <w:fldChar w:fldCharType="end"/>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HDe2heZg","properties":{"formattedCitation":"(MEHTA and RAM, 1981)","plainCitation":"(MEHTA and RAM, 1981)","noteIndex":0},"citationItems":[{"id":85,"uris":["http://zotero.org/users/local/i7ifYjyX/items/NM3GXKWJ"],"uri":["http://zotero.org/users/local/i7ifYjyX/items/NM3GXKWJ"],"itemData":{"id":85,"type":"article-journal","title":"Tissue Culture and Whole Plant Regeneration in the Winged Bean (Psophocarpus tetragonolobus L.)","container-title":"Annals of Botany","page":"163-167","volume":"47","issue":"1","ISSN":"03057364, 10958290","author":[{"family":"MEHTA","given":"USHA"},{"family":"RAM","given":"H. Y. MOHAN"}],"issued":{"date-parts":[["1981"]]}}}],"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Mehta and Ram, 1981</w:t>
      </w:r>
      <w:r w:rsidR="00C270FC" w:rsidRPr="00665F2C">
        <w:rPr>
          <w:rFonts w:ascii="Times New Roman" w:hAnsi="Times New Roman" w:cs="Times New Roman"/>
        </w:rPr>
        <w:fldChar w:fldCharType="end"/>
      </w:r>
      <w:r w:rsidR="00E5447F" w:rsidRPr="00665F2C">
        <w:rPr>
          <w:rFonts w:ascii="Times New Roman" w:hAnsi="Times New Roman" w:cs="Times New Roman"/>
        </w:rPr>
        <w:t>;</w:t>
      </w:r>
      <w:r w:rsidR="009610AC" w:rsidRPr="00665F2C">
        <w:rPr>
          <w:rFonts w:ascii="Times New Roman" w:hAnsi="Times New Roman" w:cs="Times New Roman"/>
        </w:rPr>
        <w:t xml:space="preserve">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woFluSSl","properties":{"formattedCitation":"(Tran Thanh Van et al., 1986)","plainCitation":"(Tran Thanh Van et al., 1986)","noteIndex":0},"citationItems":[{"id":123,"uris":["http://zotero.org/users/local/i7ifYjyX/items/B5BLNXA6"],"uri":["http://zotero.org/users/local/i7ifYjyX/items/B5BLNXA6"],"itemData":{"id":123,"type":"article-journal","title":"Winged bean [Psophocarpus tetragonolobus (L.) DC.].","container-title":"In: Bajaj YPS (eds) Biotechnology in agriculture and forestry Springer, Berlin Heidelberg New York","page":"556-567","volume":"2","author":[{"family":"Tran Thanh Van","given":"K"},{"family":"Lie-Schricke","given":"H"},{"family":"Marcotte","given":"JL"},{"family":"Trinh","given":"TH"}],"issued":{"date-parts":[["1986"]]}}}],"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Tran Thanh Van et al., 1986</w:t>
      </w:r>
      <w:r w:rsidR="00C270FC" w:rsidRPr="00665F2C">
        <w:rPr>
          <w:rFonts w:ascii="Times New Roman" w:hAnsi="Times New Roman" w:cs="Times New Roman"/>
        </w:rPr>
        <w:fldChar w:fldCharType="end"/>
      </w:r>
      <w:r w:rsidR="00E5447F" w:rsidRPr="00665F2C">
        <w:rPr>
          <w:rFonts w:ascii="Times New Roman" w:hAnsi="Times New Roman" w:cs="Times New Roman"/>
        </w:rPr>
        <w:t>;</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prYCJD6x","properties":{"formattedCitation":"(Venketeswaran et al., 1990)","plainCitation":"(Venketeswaran et al., 1990)","noteIndex":0},"citationItems":[{"id":87,"uris":["http://zotero.org/users/local/i7ifYjyX/items/SN5QHNWJ"],"uri":["http://zotero.org/users/local/i7ifYjyX/items/SN5QHNWJ"],"itemData":{"id":87,"type":"article-journal","title":"ORGANOGENESIS AND SOMATIC EMBRYOGENESIS FROM CALLUS OF WINGED BEAN (PSOPHOCARPUS TETRAGONOLOBUS (L.) DC.)","container-title":"Acta Horticulturae","page":"201-201","issue":"280","source":"Crossref","DOI":"10.17660/ActaHortic.1990.280.35","ISSN":"0567-7572, 2406-6168","author":[{"family":"Venketeswaran","given":"S."},{"family":"Dias","given":"M.A.D.L."},{"family":"Weyers","given":"Ursula V."}],"issued":{"date-parts":[["1990",7]]}}}],"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Venketeswaran et al., 1990)</w:t>
      </w:r>
      <w:r w:rsidR="00C270FC" w:rsidRPr="00665F2C">
        <w:rPr>
          <w:rFonts w:ascii="Times New Roman" w:hAnsi="Times New Roman" w:cs="Times New Roman"/>
        </w:rPr>
        <w:fldChar w:fldCharType="end"/>
      </w:r>
      <w:r w:rsidR="001468CE" w:rsidRPr="00665F2C">
        <w:rPr>
          <w:rFonts w:ascii="Times New Roman" w:hAnsi="Times New Roman" w:cs="Times New Roman"/>
        </w:rPr>
        <w:t xml:space="preserve">, leaves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kw3islNR","properties":{"formattedCitation":"(Gregory et al., 1980)","plainCitation":"(Gregory et al., 1980)","noteIndex":0},"citationItems":[{"id":88,"uris":["http://zotero.org/users/local/i7ifYjyX/items/BRA5RUBJ"],"uri":["http://zotero.org/users/local/i7ifYjyX/items/BRA5RUBJ"],"itemData":{"id":88,"type":"article-journal","title":"Regeneration of plantlets from leaf callus of the winged bean Psophocarpus tetragonolobus (L.) DC.","container-title":"Plant Science Letters","page":"395-400","volume":"18","issue":"4","source":"Crossref","DOI":"10.1016/0304-4211(80)90104-2","ISSN":"03044211","language":"en","author":[{"family":"Gregory","given":"H.M."},{"family":"Haq","given":"N."},{"family":"Evans","given":"P.K."}],"issued":{"date-parts":[["1980",7]]}}}],"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Gregory et al., 1980)</w:t>
      </w:r>
      <w:r w:rsidR="00C270FC" w:rsidRPr="00665F2C">
        <w:rPr>
          <w:rFonts w:ascii="Times New Roman" w:hAnsi="Times New Roman" w:cs="Times New Roman"/>
        </w:rPr>
        <w:fldChar w:fldCharType="end"/>
      </w:r>
      <w:r w:rsidR="001468CE" w:rsidRPr="00665F2C">
        <w:rPr>
          <w:rFonts w:ascii="Times New Roman" w:hAnsi="Times New Roman" w:cs="Times New Roman"/>
        </w:rPr>
        <w:t xml:space="preserve"> and protoplasts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4djFtO8w","properties":{"formattedCitation":"(Wilson et al., 1985)","plainCitation":"(Wilson et al., 1985)","noteIndex":0},"citationItems":[{"id":89,"uris":["http://zotero.org/users/local/i7ifYjyX/items/J74QESNA"],"uri":["http://zotero.org/users/local/i7ifYjyX/items/J74QESNA"],"itemData":{"id":89,"type":"article-journal","title":"Protoplast isolation, culture and plant regeneration in the winged bean, Psophocarpus tetragonolobus (L) D.C.","container-title":"Plant Science","page":"61-68","volume":"41","issue":"1","source":"Crossref","DOI":"10.1016/0168-9452(85)90066-4","ISSN":"01689452","language":"en","author":[{"family":"Wilson","given":"V.M."},{"family":"Haq","given":"N."},{"family":"Evans","given":"P.K."}],"issued":{"date-parts":[["1985",10]]}}}],"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Wilson et al., 1985)</w:t>
      </w:r>
      <w:r w:rsidR="00C270FC" w:rsidRPr="00665F2C">
        <w:rPr>
          <w:rFonts w:ascii="Times New Roman" w:hAnsi="Times New Roman" w:cs="Times New Roman"/>
        </w:rPr>
        <w:fldChar w:fldCharType="end"/>
      </w:r>
      <w:r w:rsidR="001468CE" w:rsidRPr="00665F2C">
        <w:rPr>
          <w:rFonts w:ascii="Times New Roman" w:hAnsi="Times New Roman" w:cs="Times New Roman"/>
        </w:rPr>
        <w:t xml:space="preserve">, while somatic embryos have been induced from hypocotyl and epicotyl cultures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yXmPYuk1","properties":{"formattedCitation":"(Venketeswaran et al., 1990)","plainCitation":"(Venketeswaran et al., 1990)","noteIndex":0},"citationItems":[{"id":87,"uris":["http://zotero.org/users/local/i7ifYjyX/items/SN5QHNWJ"],"uri":["http://zotero.org/users/local/i7ifYjyX/items/SN5QHNWJ"],"itemData":{"id":87,"type":"article-journal","title":"ORGANOGENESIS AND SOMATIC EMBRYOGENESIS FROM CALLUS OF WINGED BEAN (PSOPHOCARPUS TETRAGONOLOBUS (L.) DC.)","container-title":"Acta Horticulturae","page":"201-201","issue":"280","source":"Crossref","DOI":"10.17660/ActaHortic.1990.280.35","ISSN":"0567-7572, 2406-6168","author":[{"family":"Venketeswaran","given":"S."},{"family":"Dias","given":"M.A.D.L."},{"family":"Weyers","given":"Ursula V."}],"issued":{"date-parts":[["1990",7]]}}}],"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w:t>
      </w:r>
      <w:r w:rsidR="00E5447F" w:rsidRPr="00665F2C">
        <w:rPr>
          <w:rFonts w:ascii="Times New Roman" w:hAnsi="Times New Roman" w:cs="Times New Roman"/>
        </w:rPr>
        <w:t xml:space="preserve">Naik et al., 2015; </w:t>
      </w:r>
      <w:r w:rsidR="001468CE" w:rsidRPr="00665F2C">
        <w:rPr>
          <w:rFonts w:ascii="Times New Roman" w:hAnsi="Times New Roman" w:cs="Times New Roman"/>
        </w:rPr>
        <w:t>Venketeswaran et al., 1990)</w:t>
      </w:r>
      <w:r w:rsidR="00C270FC" w:rsidRPr="00665F2C">
        <w:rPr>
          <w:rFonts w:ascii="Times New Roman" w:hAnsi="Times New Roman" w:cs="Times New Roman"/>
        </w:rPr>
        <w:fldChar w:fldCharType="end"/>
      </w:r>
      <w:r w:rsidR="001468CE" w:rsidRPr="00665F2C">
        <w:rPr>
          <w:rFonts w:ascii="Times New Roman" w:hAnsi="Times New Roman" w:cs="Times New Roman"/>
        </w:rPr>
        <w:t xml:space="preserve">. The somatic embryogenesis and plant regeneration from leaf-derived </w:t>
      </w:r>
      <w:proofErr w:type="spellStart"/>
      <w:r w:rsidR="001468CE" w:rsidRPr="00665F2C">
        <w:rPr>
          <w:rFonts w:ascii="Times New Roman" w:hAnsi="Times New Roman" w:cs="Times New Roman"/>
        </w:rPr>
        <w:t>calli</w:t>
      </w:r>
      <w:proofErr w:type="spellEnd"/>
      <w:r w:rsidR="001468CE" w:rsidRPr="00665F2C">
        <w:rPr>
          <w:rFonts w:ascii="Times New Roman" w:hAnsi="Times New Roman" w:cs="Times New Roman"/>
        </w:rPr>
        <w:t xml:space="preserve"> of winged bean was established by Ahmed </w:t>
      </w:r>
      <w:r w:rsidR="001468CE" w:rsidRPr="00BB23A7">
        <w:rPr>
          <w:rFonts w:ascii="Times New Roman" w:hAnsi="Times New Roman" w:cs="Times New Roman"/>
        </w:rPr>
        <w:t>et al</w:t>
      </w:r>
      <w:r w:rsidR="001468CE" w:rsidRPr="00665F2C">
        <w:rPr>
          <w:rFonts w:ascii="Times New Roman" w:hAnsi="Times New Roman" w:cs="Times New Roman"/>
        </w:rPr>
        <w:t>.</w:t>
      </w:r>
      <w:r w:rsidR="009610AC" w:rsidRPr="00665F2C">
        <w:rPr>
          <w:rFonts w:ascii="Times New Roman" w:hAnsi="Times New Roman" w:cs="Times New Roman"/>
        </w:rPr>
        <w:t>,</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7OjOZBBj","properties":{"formattedCitation":"(Ahmed et al., 1996)","plainCitation":"(Ahmed et al., 1996)","noteIndex":0},"citationItems":[{"id":99,"uris":["http://zotero.org/users/local/i7ifYjyX/items/NYTXJA3J"],"uri":["http://zotero.org/users/local/i7ifYjyX/items/NYTXJA3J"],"itemData":{"id":99,"type":"article-journal","title":"Somatic embryogenesis and plant regeneration from leaf derived callus of winged bean [Psophocarpus tetragonolobus (L.) DC.]","container-title":"Plant Cell Reports","page":"531-535","volume":"15","issue":"7","source":"Crossref","DOI":"10.1007/BF00232988","ISSN":"0721-7714, 1432-203X","language":"en","author":[{"family":"Ahmed","given":"Rina"},{"family":"Dutta Gupta","given":"S."},{"family":"De","given":"Deepesh N."}],"issued":{"date-parts":[["1996",3]]}}}],"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1996)</w:t>
      </w:r>
      <w:r w:rsidR="00C270FC" w:rsidRPr="00665F2C">
        <w:rPr>
          <w:rFonts w:ascii="Times New Roman" w:hAnsi="Times New Roman" w:cs="Times New Roman"/>
        </w:rPr>
        <w:fldChar w:fldCharType="end"/>
      </w:r>
      <w:r w:rsidR="00E5447F" w:rsidRPr="00665F2C">
        <w:rPr>
          <w:rFonts w:ascii="Times New Roman" w:hAnsi="Times New Roman" w:cs="Times New Roman"/>
        </w:rPr>
        <w:t xml:space="preserve">. </w:t>
      </w:r>
      <w:r w:rsidR="001468CE" w:rsidRPr="00665F2C">
        <w:rPr>
          <w:rFonts w:ascii="Times New Roman" w:hAnsi="Times New Roman" w:cs="Times New Roman"/>
          <w:shd w:val="clear" w:color="auto" w:fill="FFFFFF"/>
        </w:rPr>
        <w:t>Protoplasts have been isolated from winged bean suspension culture using a 2-mercaptoethanol</w:t>
      </w:r>
      <w:r w:rsidR="00E5447F" w:rsidRPr="00665F2C">
        <w:rPr>
          <w:rFonts w:ascii="Times New Roman" w:hAnsi="Times New Roman" w:cs="Times New Roman"/>
          <w:shd w:val="clear" w:color="auto" w:fill="FFFFFF"/>
        </w:rPr>
        <w:t>-</w:t>
      </w:r>
      <w:r w:rsidR="001468CE" w:rsidRPr="00665F2C">
        <w:rPr>
          <w:rFonts w:ascii="Times New Roman" w:hAnsi="Times New Roman" w:cs="Times New Roman"/>
          <w:shd w:val="clear" w:color="auto" w:fill="FFFFFF"/>
        </w:rPr>
        <w:t>supplemented enzyme solution</w:t>
      </w:r>
      <w:r w:rsidR="00E5447F" w:rsidRPr="00665F2C">
        <w:rPr>
          <w:rFonts w:ascii="Times New Roman" w:hAnsi="Times New Roman" w:cs="Times New Roman"/>
          <w:shd w:val="clear" w:color="auto" w:fill="FFFFFF"/>
        </w:rPr>
        <w:t>;</w:t>
      </w:r>
      <w:r w:rsidR="001468CE" w:rsidRPr="00665F2C">
        <w:rPr>
          <w:rFonts w:ascii="Times New Roman" w:hAnsi="Times New Roman" w:cs="Times New Roman"/>
          <w:shd w:val="clear" w:color="auto" w:fill="FFFFFF"/>
        </w:rPr>
        <w:t xml:space="preserve"> these protoplasts were induced to divide and give rise to callus colonies</w:t>
      </w:r>
      <w:r w:rsidR="00E5447F" w:rsidRPr="00665F2C">
        <w:rPr>
          <w:rFonts w:ascii="Times New Roman" w:hAnsi="Times New Roman" w:cs="Times New Roman"/>
          <w:shd w:val="clear" w:color="auto" w:fill="FFFFFF"/>
        </w:rPr>
        <w:t>,</w:t>
      </w:r>
      <w:r w:rsidR="001468CE" w:rsidRPr="00665F2C">
        <w:rPr>
          <w:rFonts w:ascii="Times New Roman" w:hAnsi="Times New Roman" w:cs="Times New Roman"/>
          <w:shd w:val="clear" w:color="auto" w:fill="FFFFFF"/>
        </w:rPr>
        <w:t xml:space="preserve"> shoots </w:t>
      </w:r>
      <w:r w:rsidR="00E5447F" w:rsidRPr="00665F2C">
        <w:rPr>
          <w:rFonts w:ascii="Times New Roman" w:hAnsi="Times New Roman" w:cs="Times New Roman"/>
          <w:shd w:val="clear" w:color="auto" w:fill="FFFFFF"/>
        </w:rPr>
        <w:t xml:space="preserve">were </w:t>
      </w:r>
      <w:r w:rsidR="001468CE" w:rsidRPr="00665F2C">
        <w:rPr>
          <w:rFonts w:ascii="Times New Roman" w:hAnsi="Times New Roman" w:cs="Times New Roman"/>
          <w:shd w:val="clear" w:color="auto" w:fill="FFFFFF"/>
        </w:rPr>
        <w:t>regenerated</w:t>
      </w:r>
      <w:r w:rsidR="00E5447F" w:rsidRPr="00665F2C">
        <w:rPr>
          <w:rFonts w:ascii="Times New Roman" w:hAnsi="Times New Roman" w:cs="Times New Roman"/>
          <w:shd w:val="clear" w:color="auto" w:fill="FFFFFF"/>
        </w:rPr>
        <w:t xml:space="preserve">, and </w:t>
      </w:r>
      <w:r w:rsidR="001468CE" w:rsidRPr="00665F2C">
        <w:rPr>
          <w:rFonts w:ascii="Times New Roman" w:hAnsi="Times New Roman" w:cs="Times New Roman"/>
          <w:shd w:val="clear" w:color="auto" w:fill="FFFFFF"/>
        </w:rPr>
        <w:t xml:space="preserve">rooted and developed to maturity </w:t>
      </w:r>
      <w:r w:rsidR="00C270FC" w:rsidRPr="00665F2C">
        <w:rPr>
          <w:rFonts w:ascii="Times New Roman" w:hAnsi="Times New Roman" w:cs="Times New Roman"/>
          <w:shd w:val="clear" w:color="auto" w:fill="FFFFFF"/>
        </w:rPr>
        <w:fldChar w:fldCharType="begin"/>
      </w:r>
      <w:r w:rsidR="001468CE" w:rsidRPr="00665F2C">
        <w:rPr>
          <w:rFonts w:ascii="Times New Roman" w:hAnsi="Times New Roman" w:cs="Times New Roman"/>
          <w:shd w:val="clear" w:color="auto" w:fill="FFFFFF"/>
        </w:rPr>
        <w:instrText xml:space="preserve"> ADDIN ZOTERO_ITEM CSL_CITATION {"citationID":"7D0NvlrF","properties":{"formattedCitation":"(Wilson et al., 1985)","plainCitation":"(Wilson et al., 1985)","noteIndex":0},"citationItems":[{"id":89,"uris":["http://zotero.org/users/local/i7ifYjyX/items/J74QESNA"],"uri":["http://zotero.org/users/local/i7ifYjyX/items/J74QESNA"],"itemData":{"id":89,"type":"article-journal","title":"Protoplast isolation, culture and plant regeneration in the winged bean, Psophocarpus tetragonolobus (L) D.C.","container-title":"Plant Science","page":"61-68","volume":"41","issue":"1","source":"Crossref","DOI":"10.1016/0168-9452(85)90066-4","ISSN":"01689452","language":"en","author":[{"family":"Wilson","given":"V.M."},{"family":"Haq","given":"N."},{"family":"Evans","given":"P.K."}],"issued":{"date-parts":[["1985",10]]}}}],"schema":"https://github.com/citation-style-language/schema/raw/master/csl-citation.json"} </w:instrText>
      </w:r>
      <w:r w:rsidR="00C270FC" w:rsidRPr="00665F2C">
        <w:rPr>
          <w:rFonts w:ascii="Times New Roman" w:hAnsi="Times New Roman" w:cs="Times New Roman"/>
          <w:shd w:val="clear" w:color="auto" w:fill="FFFFFF"/>
        </w:rPr>
        <w:fldChar w:fldCharType="separate"/>
      </w:r>
      <w:r w:rsidR="001468CE" w:rsidRPr="00665F2C">
        <w:rPr>
          <w:rFonts w:ascii="Times New Roman" w:hAnsi="Times New Roman" w:cs="Times New Roman"/>
        </w:rPr>
        <w:t>(Wilson et al., 1985)</w:t>
      </w:r>
      <w:r w:rsidR="00C270FC" w:rsidRPr="00665F2C">
        <w:rPr>
          <w:rFonts w:ascii="Times New Roman" w:hAnsi="Times New Roman" w:cs="Times New Roman"/>
          <w:shd w:val="clear" w:color="auto" w:fill="FFFFFF"/>
        </w:rPr>
        <w:fldChar w:fldCharType="end"/>
      </w:r>
      <w:r w:rsidR="001468CE" w:rsidRPr="00665F2C">
        <w:rPr>
          <w:rFonts w:ascii="Times New Roman" w:hAnsi="Times New Roman" w:cs="Times New Roman"/>
          <w:shd w:val="clear" w:color="auto" w:fill="FFFFFF"/>
        </w:rPr>
        <w:t>.</w:t>
      </w:r>
      <w:r w:rsidR="001468CE" w:rsidRPr="00665F2C">
        <w:rPr>
          <w:rFonts w:ascii="Times New Roman" w:hAnsi="Times New Roman" w:cs="Times New Roman"/>
        </w:rPr>
        <w:t xml:space="preserve">Excised seedling leaf segments of winged bean have achieved direct somatic embryogenesis under appropriate incubation conditions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meWzZ6Gp","properties":{"formattedCitation":"(Dutta Gupta et al., 1997)","plainCitation":"(Dutta Gupta et al., 1997)","noteIndex":0},"citationItems":[{"id":100,"uris":["http://zotero.org/users/local/i7ifYjyX/items/DQLNSXP4"],"uri":["http://zotero.org/users/local/i7ifYjyX/items/DQLNSXP4"],"itemData":{"id":100,"type":"article-journal","title":"Direct somatic embryogenesis and plantlet regeneration from seedling leaves of winged bean,Psophocarpus tetragonolobus (L.) DC","container-title":"Plant Cell Reports","page":"628-631","volume":"16","issue":"9","source":"Crossref","DOI":"10.1007/BF01275504","ISSN":"0721-7714, 1432-203X","language":"en","author":[{"family":"Dutta Gupta","given":"S."},{"family":"Ahmed","given":"R."},{"family":"De","given":"D. N."}],"issued":{"date-parts":[["1997",6]]}}}],"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Dutta Gupta et al., 1997</w:t>
      </w:r>
      <w:r w:rsidR="00E5447F" w:rsidRPr="00665F2C">
        <w:rPr>
          <w:rFonts w:ascii="Times New Roman" w:hAnsi="Times New Roman" w:cs="Times New Roman"/>
        </w:rPr>
        <w:t>;</w:t>
      </w:r>
      <w:r w:rsidR="00C270FC" w:rsidRPr="00665F2C">
        <w:rPr>
          <w:rFonts w:ascii="Times New Roman" w:hAnsi="Times New Roman" w:cs="Times New Roman"/>
        </w:rPr>
        <w:fldChar w:fldCharType="end"/>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eRpBDDOT","properties":{"formattedCitation":"(Singh et al., 2014)","plainCitation":"(Singh et al., 2014)","noteIndex":0},"citationItems":[{"id":101,"uris":["http://zotero.org/users/local/i7ifYjyX/items/SU4D2WCZ"],"uri":["http://zotero.org/users/local/i7ifYjyX/items/SU4D2WCZ"],"itemData":{"id":101,"type":"article-journal","title":"Establishment of an efficient and rapid method of multiple shoot regeneration and a comparative phenolics profile in &lt;i&gt;in vitro&lt;/i&gt; and greenhouse-grown plants of &lt;i&gt;psophocarpus tetragonolobus&lt;/i&gt; (L.) DC","container-title":"Plant Signaling &amp; Behavior","page":"e970443","volume":"9","issue":"10","source":"Crossref","DOI":"10.4161/15592316.2014.970443","ISSN":"1559-2324","language":"en","author":[{"family":"Singh","given":"Vinayak"},{"family":"Chauhan","given":"Namita Singh"},{"family":"Singh","given":"Mohit"},{"family":"Idris","given":"Asif"},{"family":"Madanala","given":"Raju"},{"family":"Pande","given":"Veena"},{"family":"Mohanty","given":"Chandra Sekhar"}],"issued":{"date-parts":[["2014",10,3]]}}}],"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Singh et al., 2014)</w:t>
      </w:r>
      <w:r w:rsidR="00C270FC" w:rsidRPr="00665F2C">
        <w:rPr>
          <w:rFonts w:ascii="Times New Roman" w:hAnsi="Times New Roman" w:cs="Times New Roman"/>
        </w:rPr>
        <w:fldChar w:fldCharType="end"/>
      </w:r>
      <w:r w:rsidR="001468CE" w:rsidRPr="00665F2C">
        <w:rPr>
          <w:rFonts w:ascii="Times New Roman" w:hAnsi="Times New Roman" w:cs="Times New Roman"/>
        </w:rPr>
        <w:t>.</w:t>
      </w:r>
    </w:p>
    <w:p w14:paraId="1D39EA10" w14:textId="3A929044" w:rsidR="001468CE" w:rsidRPr="00665F2C" w:rsidRDefault="00BB7EDE" w:rsidP="00622628">
      <w:pPr>
        <w:spacing w:after="120" w:line="360" w:lineRule="auto"/>
        <w:jc w:val="both"/>
        <w:rPr>
          <w:rFonts w:ascii="Times New Roman" w:hAnsi="Times New Roman" w:cs="Times New Roman"/>
          <w:strike/>
        </w:rPr>
      </w:pPr>
      <w:r w:rsidRPr="00665F2C">
        <w:rPr>
          <w:rFonts w:ascii="Times New Roman" w:eastAsia="Times New Roman" w:hAnsi="Times New Roman" w:cs="Times New Roman"/>
          <w:b/>
        </w:rPr>
        <w:t>3.2</w:t>
      </w:r>
      <w:r w:rsidR="001468CE" w:rsidRPr="00665F2C">
        <w:rPr>
          <w:rFonts w:ascii="Times New Roman" w:eastAsia="Times New Roman" w:hAnsi="Times New Roman" w:cs="Times New Roman"/>
          <w:b/>
        </w:rPr>
        <w:t xml:space="preserve">. </w:t>
      </w:r>
      <w:r w:rsidRPr="00665F2C">
        <w:rPr>
          <w:rFonts w:ascii="Times New Roman" w:eastAsia="Times New Roman" w:hAnsi="Times New Roman" w:cs="Times New Roman"/>
          <w:b/>
        </w:rPr>
        <w:t xml:space="preserve">Potential for </w:t>
      </w:r>
      <w:r w:rsidR="001468CE" w:rsidRPr="00665F2C">
        <w:rPr>
          <w:rFonts w:ascii="Times New Roman" w:eastAsia="Times New Roman" w:hAnsi="Times New Roman" w:cs="Times New Roman"/>
          <w:b/>
        </w:rPr>
        <w:t xml:space="preserve">mutation breeding in </w:t>
      </w:r>
      <w:r w:rsidRPr="00665F2C">
        <w:rPr>
          <w:rFonts w:ascii="Times New Roman" w:eastAsia="Times New Roman" w:hAnsi="Times New Roman" w:cs="Times New Roman"/>
          <w:b/>
        </w:rPr>
        <w:t xml:space="preserve">the </w:t>
      </w:r>
      <w:r w:rsidR="001468CE" w:rsidRPr="00665F2C">
        <w:rPr>
          <w:rFonts w:ascii="Times New Roman" w:eastAsia="Times New Roman" w:hAnsi="Times New Roman" w:cs="Times New Roman"/>
          <w:b/>
        </w:rPr>
        <w:t>improvement of winged bean</w:t>
      </w:r>
    </w:p>
    <w:p w14:paraId="51D535F6" w14:textId="77777777" w:rsidR="001468CE" w:rsidRPr="00665F2C" w:rsidRDefault="001468CE" w:rsidP="00622628">
      <w:pPr>
        <w:spacing w:after="120" w:line="360" w:lineRule="auto"/>
        <w:jc w:val="both"/>
        <w:rPr>
          <w:rFonts w:ascii="Times New Roman" w:eastAsia="Times New Roman" w:hAnsi="Times New Roman" w:cs="Times New Roman"/>
        </w:rPr>
      </w:pPr>
      <w:r w:rsidRPr="00665F2C">
        <w:rPr>
          <w:rFonts w:ascii="Times New Roman" w:eastAsia="Times New Roman" w:hAnsi="Times New Roman" w:cs="Times New Roman"/>
        </w:rPr>
        <w:t xml:space="preserve">Induced mutation, utilizing physical mutagens (gamma rays) and chemical mutagens (ethyl methane </w:t>
      </w:r>
      <w:proofErr w:type="spellStart"/>
      <w:r w:rsidRPr="00665F2C">
        <w:rPr>
          <w:rFonts w:ascii="Times New Roman" w:eastAsia="Times New Roman" w:hAnsi="Times New Roman" w:cs="Times New Roman"/>
        </w:rPr>
        <w:t>sulphonate</w:t>
      </w:r>
      <w:proofErr w:type="spellEnd"/>
      <w:r w:rsidRPr="00665F2C">
        <w:rPr>
          <w:rFonts w:ascii="Times New Roman" w:eastAsia="Times New Roman" w:hAnsi="Times New Roman" w:cs="Times New Roman"/>
        </w:rPr>
        <w:t xml:space="preserve">), of winged bean has been carried out by </w:t>
      </w:r>
      <w:r w:rsidR="00C270FC" w:rsidRPr="00665F2C">
        <w:rPr>
          <w:rFonts w:ascii="Times New Roman" w:eastAsia="Times New Roman" w:hAnsi="Times New Roman" w:cs="Times New Roman"/>
          <w:i/>
        </w:rPr>
        <w:fldChar w:fldCharType="begin"/>
      </w:r>
      <w:r w:rsidR="00274D41" w:rsidRPr="00665F2C">
        <w:rPr>
          <w:rFonts w:ascii="Times New Roman" w:eastAsia="Times New Roman" w:hAnsi="Times New Roman" w:cs="Times New Roman"/>
          <w:i/>
        </w:rPr>
        <w:instrText xml:space="preserve"> ADDIN ZOTERO_ITEM CSL_CITATION {"citationID":"3vENuD3c","properties":{"formattedCitation":"(Khan and Claydon, 1975)","plainCitation":"(Khan and Claydon, 1975)","noteIndex":0},"citationItems":[{"id":127,"uris":["http://zotero.org/users/local/i7ifYjyX/items/THB3GZB6"],"uri":["http://zotero.org/users/local/i7ifYjyX/items/THB3GZB6"],"itemData":{"id":127,"type":"paper-conference","title":"Role of induced mutation in the improvement of potential newsource of protein-winged bean (Psophocarpus tetragonolobus)","container-title":"In: Panel Proceedings Series (IAEA), Research Co-ordination Meeting of the seed Protein Improvement Programme","publisher-place":"Hahnenklee (Germany,F.R.), FAO,Vienna (Austria)","volume":"3","event-place":"Hahnenklee (Germany,F.R.), FAO,Vienna (Austria)","author":[{"family":"Khan","given":"TN"},{"family":"Claydon","given":"A"}],"issued":{"date-parts":[["1975"]]}}}],"schema":"https://github.com/citation-style-language/schema/raw/master/csl-citation.json"} </w:instrText>
      </w:r>
      <w:r w:rsidR="00C270FC" w:rsidRPr="00665F2C">
        <w:rPr>
          <w:rFonts w:ascii="Times New Roman" w:eastAsia="Times New Roman" w:hAnsi="Times New Roman" w:cs="Times New Roman"/>
          <w:i/>
        </w:rPr>
        <w:fldChar w:fldCharType="separate"/>
      </w:r>
      <w:r w:rsidR="00274D41" w:rsidRPr="00665F2C">
        <w:rPr>
          <w:rFonts w:ascii="Times New Roman" w:hAnsi="Times New Roman" w:cs="Times New Roman"/>
        </w:rPr>
        <w:t>Khan and Claydon(1975)</w:t>
      </w:r>
      <w:r w:rsidR="00C270FC" w:rsidRPr="00665F2C">
        <w:rPr>
          <w:rFonts w:ascii="Times New Roman" w:eastAsia="Times New Roman" w:hAnsi="Times New Roman" w:cs="Times New Roman"/>
          <w:i/>
        </w:rPr>
        <w:fldChar w:fldCharType="end"/>
      </w:r>
      <w:r w:rsidR="00274D41" w:rsidRPr="00665F2C">
        <w:rPr>
          <w:rFonts w:ascii="Times New Roman" w:eastAsia="Times New Roman" w:hAnsi="Times New Roman" w:cs="Times New Roman"/>
          <w:iCs/>
        </w:rPr>
        <w:t xml:space="preserve">,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ZQg8kaQA","properties":{"formattedCitation":"(Armachuclo and Bernardo, 1981)","plainCitation":"(Armachuclo and Bernardo, 1981)","noteIndex":0},"citationItems":[{"id":124,"uris":["http://zotero.org/users/local/i7ifYjyX/items/KTNLQNFG"],"uri":["http://zotero.org/users/local/i7ifYjyX/items/KTNLQNFG"],"itemData":{"id":124,"type":"article-journal","title":"Effectsof Ethyl Methane Sulphonate and 60Co gamma irradiation in winged bean","container-title":"Annals of Tropical Research","page":"241-249","volume":"3","author":[{"family":"Armachuclo","given":"JG"},{"family":"Bernardo","given":"FA"}],"issued":{"date-parts":[["1981"]]}}}],"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 xml:space="preserve">Armachuclo and Bernardo </w:t>
      </w:r>
      <w:r w:rsidR="00E5447F" w:rsidRPr="00665F2C">
        <w:rPr>
          <w:rFonts w:ascii="Times New Roman" w:hAnsi="Times New Roman" w:cs="Times New Roman"/>
        </w:rPr>
        <w:t>(</w:t>
      </w:r>
      <w:r w:rsidRPr="00665F2C">
        <w:rPr>
          <w:rFonts w:ascii="Times New Roman" w:hAnsi="Times New Roman" w:cs="Times New Roman"/>
        </w:rPr>
        <w:t>1981)</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and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VnYADNYE","properties":{"formattedCitation":"(Kesavan and Khan, 1978)","plainCitation":"(Kesavan and Khan, 1978)","noteIndex":0},"citationItems":[{"id":126,"uris":["http://zotero.org/users/local/i7ifYjyX/items/D8WGZBSF"],"uri":["http://zotero.org/users/local/i7ifYjyX/items/D8WGZBSF"],"itemData":{"id":126,"type":"paper-conference","title":"Induced mutation in winged bean. Effects of gamma rays and Ethyl Methane Sulphonate","publisher-place":"Manila, Philippines","page":"105-109","event":"The Winged Bean Ist International Symposium on developing the potentialities of winged bean","event-place":"Manila, Philippines","author":[{"family":"Kesavan","given":"V"},{"family":"Khan","given":"TN"}],"issued":{"date-parts":[["1978"]]}}}],"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 xml:space="preserve">Kesavan and Khan </w:t>
      </w:r>
      <w:r w:rsidR="00E5447F" w:rsidRPr="00665F2C">
        <w:rPr>
          <w:rFonts w:ascii="Times New Roman" w:hAnsi="Times New Roman" w:cs="Times New Roman"/>
        </w:rPr>
        <w:t>(</w:t>
      </w:r>
      <w:r w:rsidRPr="00665F2C">
        <w:rPr>
          <w:rFonts w:ascii="Times New Roman" w:hAnsi="Times New Roman" w:cs="Times New Roman"/>
        </w:rPr>
        <w:t>1978)</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The</w:t>
      </w:r>
      <w:r w:rsidR="00E5447F" w:rsidRPr="00665F2C">
        <w:rPr>
          <w:rFonts w:ascii="Times New Roman" w:eastAsia="Times New Roman" w:hAnsi="Times New Roman" w:cs="Times New Roman"/>
        </w:rPr>
        <w:t xml:space="preserve">se authors have </w:t>
      </w:r>
      <w:r w:rsidRPr="00665F2C">
        <w:rPr>
          <w:rFonts w:ascii="Times New Roman" w:eastAsia="Times New Roman" w:hAnsi="Times New Roman" w:cs="Times New Roman"/>
        </w:rPr>
        <w:t>reported various morphological</w:t>
      </w:r>
      <w:r w:rsidR="00E5447F" w:rsidRPr="00665F2C">
        <w:rPr>
          <w:rFonts w:ascii="Times New Roman" w:eastAsia="Times New Roman" w:hAnsi="Times New Roman" w:cs="Times New Roman"/>
        </w:rPr>
        <w:t xml:space="preserve"> mutations </w:t>
      </w:r>
      <w:r w:rsidRPr="00665F2C">
        <w:rPr>
          <w:rFonts w:ascii="Times New Roman" w:eastAsia="Times New Roman" w:hAnsi="Times New Roman" w:cs="Times New Roman"/>
        </w:rPr>
        <w:t>at different doses and concentrations of mutagens</w:t>
      </w:r>
      <w:r w:rsidR="00E5447F" w:rsidRPr="00665F2C">
        <w:rPr>
          <w:rFonts w:ascii="Times New Roman" w:eastAsia="Times New Roman" w:hAnsi="Times New Roman" w:cs="Times New Roman"/>
        </w:rPr>
        <w:t xml:space="preserve">, for example </w:t>
      </w:r>
      <w:r w:rsidR="00F75D95" w:rsidRPr="00665F2C">
        <w:rPr>
          <w:rFonts w:ascii="Times New Roman" w:eastAsia="Times New Roman" w:hAnsi="Times New Roman" w:cs="Times New Roman"/>
        </w:rPr>
        <w:t xml:space="preserve">vigorous growth, </w:t>
      </w:r>
      <w:r w:rsidR="00E5447F" w:rsidRPr="00665F2C">
        <w:rPr>
          <w:rFonts w:ascii="Times New Roman" w:eastAsia="Times New Roman" w:hAnsi="Times New Roman" w:cs="Times New Roman"/>
        </w:rPr>
        <w:t xml:space="preserve">increased number of branches </w:t>
      </w:r>
      <w:r w:rsidR="00F75D95" w:rsidRPr="00665F2C">
        <w:rPr>
          <w:rFonts w:ascii="Times New Roman" w:eastAsia="Times New Roman" w:hAnsi="Times New Roman" w:cs="Times New Roman"/>
        </w:rPr>
        <w:t xml:space="preserve">and </w:t>
      </w:r>
      <w:r w:rsidR="00E5447F" w:rsidRPr="00665F2C">
        <w:rPr>
          <w:rFonts w:ascii="Times New Roman" w:eastAsia="Times New Roman" w:hAnsi="Times New Roman" w:cs="Times New Roman"/>
        </w:rPr>
        <w:t xml:space="preserve">increased </w:t>
      </w:r>
      <w:r w:rsidR="00F75D95" w:rsidRPr="00665F2C">
        <w:rPr>
          <w:rFonts w:ascii="Times New Roman" w:eastAsia="Times New Roman" w:hAnsi="Times New Roman" w:cs="Times New Roman"/>
        </w:rPr>
        <w:t xml:space="preserve">pod-bearing ability. </w:t>
      </w:r>
      <w:r w:rsidR="00274D41" w:rsidRPr="00665F2C">
        <w:rPr>
          <w:rFonts w:ascii="Times New Roman" w:eastAsia="Times New Roman" w:hAnsi="Times New Roman" w:cs="Times New Roman"/>
        </w:rPr>
        <w:t>These investigations have been</w:t>
      </w:r>
      <w:r w:rsidRPr="00665F2C">
        <w:rPr>
          <w:rFonts w:ascii="Times New Roman" w:eastAsia="Times New Roman" w:hAnsi="Times New Roman" w:cs="Times New Roman"/>
        </w:rPr>
        <w:t xml:space="preserve"> followed by </w:t>
      </w:r>
      <w:proofErr w:type="spellStart"/>
      <w:r w:rsidRPr="00665F2C">
        <w:rPr>
          <w:rFonts w:ascii="Times New Roman" w:eastAsia="Times New Roman" w:hAnsi="Times New Roman" w:cs="Times New Roman"/>
        </w:rPr>
        <w:t>Jugran</w:t>
      </w:r>
      <w:proofErr w:type="spellEnd"/>
      <w:r w:rsidR="00F23553" w:rsidRPr="00665F2C">
        <w:rPr>
          <w:rFonts w:ascii="Times New Roman" w:eastAsia="Times New Roman" w:hAnsi="Times New Roman" w:cs="Times New Roman"/>
        </w:rPr>
        <w:t xml:space="preserve"> </w:t>
      </w:r>
      <w:r w:rsidRPr="00665F2C">
        <w:rPr>
          <w:rFonts w:ascii="Times New Roman" w:eastAsia="Times New Roman" w:hAnsi="Times New Roman" w:cs="Times New Roman"/>
        </w:rPr>
        <w:t>et al.</w:t>
      </w:r>
      <w:r w:rsidR="00F23553" w:rsidRPr="00665F2C">
        <w:rPr>
          <w:rFonts w:ascii="Times New Roman" w:eastAsia="Times New Roman" w:hAnsi="Times New Roman" w:cs="Times New Roman"/>
        </w:rPr>
        <w:t>,</w:t>
      </w:r>
      <w:r w:rsidRPr="00665F2C">
        <w:rPr>
          <w:rFonts w:ascii="Times New Roman" w:eastAsia="Times New Roman" w:hAnsi="Times New Roman" w:cs="Times New Roman"/>
        </w:rPr>
        <w:t xml:space="preserve">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VqtqRuhz","properties":{"formattedCitation":"(Jugran et al., 1983)","plainCitation":"(Jugran et al., 1983)","noteIndex":0},"citationItems":[{"id":128,"uris":["http://zotero.org/users/local/i7ifYjyX/items/LGNP59NJ"],"uri":["http://zotero.org/users/local/i7ifYjyX/items/LGNP59NJ"],"itemData":{"id":128,"type":"article-journal","title":"Effects of gamma radiations on winged bean (Psophocarpus tetragonolobus (L.) DC.) cultivars","container-title":"Prog. Hot","page":"190-194","volume":"15","issue":"3","author":[{"family":"Jugran","given":"HM"},{"family":"Banerjee","given":"BK"},{"family":"Nath","given":"P"},{"family":"Gupta","given":"MN"}],"issued":{"date-parts":[["1983"]]}}}],"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1983)</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w:t>
      </w:r>
      <w:proofErr w:type="spellStart"/>
      <w:r w:rsidR="00C270FC" w:rsidRPr="00665F2C">
        <w:rPr>
          <w:rFonts w:ascii="Times New Roman" w:eastAsia="Times New Roman" w:hAnsi="Times New Roman" w:cs="Times New Roman"/>
          <w:i/>
        </w:rPr>
        <w:fldChar w:fldCharType="begin"/>
      </w:r>
      <w:r w:rsidRPr="00665F2C">
        <w:rPr>
          <w:rFonts w:ascii="Times New Roman" w:eastAsia="Times New Roman" w:hAnsi="Times New Roman" w:cs="Times New Roman"/>
          <w:i/>
        </w:rPr>
        <w:instrText xml:space="preserve"> ADDIN ZOTERO_ITEM CSL_CITATION {"citationID":"nstX6ufK","properties":{"formattedCitation":"(Tetteh and Opoku-Asiama, 1986)","plainCitation":"(Tetteh and Opoku-Asiama, 1986)","noteIndex":0},"citationItems":[{"id":129,"uris":["http://zotero.org/users/local/i7ifYjyX/items/DMMF32L2"],"uri":["http://zotero.org/users/local/i7ifYjyX/items/DMMF32L2"],"itemData":{"id":129,"type":"paper-conference","title":"Induced mutations for the improvement of Bambara groundnut (Voandzeia subterranean (L.) Thou.), cowpea (Vigna unguiculata (L.) Walp.) and winged bean (Psophocarpus tetragonolobus (L.) DC.)","container-title":"ment of grain legumeImprove production using induced mutations. Proceedings; Workshop on the improvement of grain legume Production using Induced Mutations","publisher-place":"Pullman,WA (USA)","page":"499-507","event-place":"Pullman,WA (USA)","author":[{"family":"Tetteh","given":"JP"},{"family":"Opoku-Asiama","given":"Y"}],"issued":{"date-parts":[["1986"]]}}}],"schema":"https://github.com/citation-style-language/schema/raw/master/csl-citation.json"} </w:instrText>
      </w:r>
      <w:r w:rsidR="00C270FC" w:rsidRPr="00665F2C">
        <w:rPr>
          <w:rFonts w:ascii="Times New Roman" w:eastAsia="Times New Roman" w:hAnsi="Times New Roman" w:cs="Times New Roman"/>
          <w:i/>
        </w:rPr>
        <w:fldChar w:fldCharType="separate"/>
      </w:r>
      <w:r w:rsidRPr="00665F2C">
        <w:rPr>
          <w:rFonts w:ascii="Times New Roman" w:hAnsi="Times New Roman" w:cs="Times New Roman"/>
        </w:rPr>
        <w:t>Tetteh</w:t>
      </w:r>
      <w:proofErr w:type="spellEnd"/>
      <w:r w:rsidRPr="00665F2C">
        <w:rPr>
          <w:rFonts w:ascii="Times New Roman" w:hAnsi="Times New Roman" w:cs="Times New Roman"/>
        </w:rPr>
        <w:t xml:space="preserve"> and Opoku-Asiama</w:t>
      </w:r>
      <w:r w:rsidR="00274D41" w:rsidRPr="00665F2C">
        <w:rPr>
          <w:rFonts w:ascii="Times New Roman" w:hAnsi="Times New Roman" w:cs="Times New Roman"/>
        </w:rPr>
        <w:t xml:space="preserve"> (</w:t>
      </w:r>
      <w:r w:rsidRPr="00665F2C">
        <w:rPr>
          <w:rFonts w:ascii="Times New Roman" w:hAnsi="Times New Roman" w:cs="Times New Roman"/>
        </w:rPr>
        <w:t>1986)</w:t>
      </w:r>
      <w:r w:rsidR="00C270FC" w:rsidRPr="00665F2C">
        <w:rPr>
          <w:rFonts w:ascii="Times New Roman" w:eastAsia="Times New Roman" w:hAnsi="Times New Roman" w:cs="Times New Roman"/>
          <w:i/>
        </w:rPr>
        <w:fldChar w:fldCharType="end"/>
      </w:r>
      <w:r w:rsidRPr="00665F2C">
        <w:rPr>
          <w:rFonts w:ascii="Times New Roman" w:eastAsia="Times New Roman" w:hAnsi="Times New Roman" w:cs="Times New Roman"/>
        </w:rPr>
        <w:t>,</w:t>
      </w:r>
      <w:proofErr w:type="spellStart"/>
      <w:r w:rsidRPr="00665F2C">
        <w:rPr>
          <w:rFonts w:ascii="Times New Roman" w:eastAsia="Times New Roman" w:hAnsi="Times New Roman" w:cs="Times New Roman"/>
        </w:rPr>
        <w:t>Klu</w:t>
      </w:r>
      <w:proofErr w:type="spellEnd"/>
      <w:r w:rsidR="009610AC" w:rsidRPr="00665F2C">
        <w:rPr>
          <w:rFonts w:ascii="Times New Roman" w:eastAsia="Times New Roman" w:hAnsi="Times New Roman" w:cs="Times New Roman"/>
        </w:rPr>
        <w:t xml:space="preserve"> </w:t>
      </w:r>
      <w:r w:rsidRPr="00665F2C">
        <w:rPr>
          <w:rFonts w:ascii="Times New Roman" w:eastAsia="Times New Roman" w:hAnsi="Times New Roman" w:cs="Times New Roman"/>
        </w:rPr>
        <w:t>et al.</w:t>
      </w:r>
      <w:r w:rsidR="009610AC" w:rsidRPr="00665F2C">
        <w:rPr>
          <w:rFonts w:ascii="Times New Roman" w:eastAsia="Times New Roman" w:hAnsi="Times New Roman" w:cs="Times New Roman"/>
        </w:rPr>
        <w:t>,</w:t>
      </w:r>
      <w:r w:rsidRPr="00665F2C">
        <w:rPr>
          <w:rFonts w:ascii="Times New Roman" w:eastAsia="Times New Roman" w:hAnsi="Times New Roman" w:cs="Times New Roman"/>
        </w:rPr>
        <w:t xml:space="preserve">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gvurxmVJ","properties":{"formattedCitation":"(Klu et al., 1989)","plainCitation":"(Klu et al., 1989)","noteIndex":0},"citationItems":[{"id":130,"uris":["http://zotero.org/users/local/i7ifYjyX/items/7ESSRAG7"],"uri":["http://zotero.org/users/local/i7ifYjyX/items/7ESSRAG7"],"itemData":{"id":130,"type":"article-journal","title":"Induced mutations in winged bean in Ghana","container-title":"Mutation Breeding Newsletter","page":"15-16","volume":"34","author":[{"family":"Klu","given":"GYP"},{"family":"Quaynor-Addy","given":"M"},{"family":"Dinku","given":"E"},{"family":"Dikumwin","given":"E"}],"issued":{"date-parts":[["1989"]]}}}],"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1989)</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w:t>
      </w:r>
      <w:proofErr w:type="spellStart"/>
      <w:r w:rsidRPr="00665F2C">
        <w:rPr>
          <w:rFonts w:ascii="Times New Roman" w:eastAsia="Times New Roman" w:hAnsi="Times New Roman" w:cs="Times New Roman"/>
        </w:rPr>
        <w:t>Klu</w:t>
      </w:r>
      <w:proofErr w:type="spellEnd"/>
      <w:r w:rsidR="009610AC" w:rsidRPr="00665F2C">
        <w:rPr>
          <w:rFonts w:ascii="Times New Roman" w:eastAsia="Times New Roman" w:hAnsi="Times New Roman" w:cs="Times New Roman"/>
        </w:rPr>
        <w:t xml:space="preserve"> </w:t>
      </w:r>
      <w:r w:rsidRPr="00665F2C">
        <w:rPr>
          <w:rFonts w:ascii="Times New Roman" w:eastAsia="Times New Roman" w:hAnsi="Times New Roman" w:cs="Times New Roman"/>
        </w:rPr>
        <w:t>et al.</w:t>
      </w:r>
      <w:r w:rsidR="009610AC" w:rsidRPr="00665F2C">
        <w:rPr>
          <w:rFonts w:ascii="Times New Roman" w:eastAsia="Times New Roman" w:hAnsi="Times New Roman" w:cs="Times New Roman"/>
        </w:rPr>
        <w:t>,</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UqST2lZl","properties":{"formattedCitation":"(International Symposium on the Contribution of Plant Mutation Breeding to Crop Improvement and Internationale Atomenergie-Organisation, 1991)","plainCitation":"(International Symposium on the Contribution of Plant Mutation Breeding to Crop Improvement and Internationale Atomenergie-Organisation, 1991)","noteIndex":0},"citationItems":[{"id":103,"uris":["http://zotero.org/users/local/i7ifYjyX/items/CHTCVKTU"],"uri":["http://zotero.org/users/local/i7ifYjyX/items/CHTCVKTU"],"itemData":{"id":103,"type":"book","title":"Plant mutation breeding for crop improvement: proceedings of an International Symposium on the Contribution of Plant Mutation Breeding to Crop Improvement jointly organized by the IAEA and the FAO and held in Vienna, 18 - 22 June 1990. 2: ...","collection-title":"Proceedings series / International Atomic Energy Agency","publisher-place":"Vienna","number-of-pages":"497","source":"Gemeinsamer Bibliotheksverbund ISBN","event-place":"Vienna","ISBN":"978-92-0-010191-5","note":"OCLC: 174542689","title-short":"Plant mutation breeding for crop improvement","editor":[{"family":"International Symposium on the Contribution of Plant Mutation Breeding to Crop Improvement","given":""},{"family":"Internationale Atomenergie-Organisation","given":""}],"issued":{"date-parts":[["1991"]]}}}],"schema":"https://github.com/citation-style-language/schema/raw/master/csl-citation.json"} </w:instrText>
      </w:r>
      <w:r w:rsidR="00C270FC" w:rsidRPr="00665F2C">
        <w:rPr>
          <w:rFonts w:ascii="Times New Roman" w:eastAsia="Times New Roman" w:hAnsi="Times New Roman" w:cs="Times New Roman"/>
        </w:rPr>
        <w:fldChar w:fldCharType="separate"/>
      </w:r>
      <w:r w:rsidR="00274D41" w:rsidRPr="00665F2C">
        <w:rPr>
          <w:rFonts w:ascii="Times New Roman" w:hAnsi="Times New Roman" w:cs="Times New Roman"/>
        </w:rPr>
        <w:t>(</w:t>
      </w:r>
      <w:r w:rsidRPr="00665F2C">
        <w:rPr>
          <w:rFonts w:ascii="Times New Roman" w:hAnsi="Times New Roman" w:cs="Times New Roman"/>
        </w:rPr>
        <w:t>1991)</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reported radiation-induced mutations for improved seed quality in winged bean and successfully isolated mutants </w:t>
      </w:r>
      <w:r w:rsidR="00274D41" w:rsidRPr="00665F2C">
        <w:rPr>
          <w:rFonts w:ascii="Times New Roman" w:eastAsia="Times New Roman" w:hAnsi="Times New Roman" w:cs="Times New Roman"/>
        </w:rPr>
        <w:t>with increased protein content, with clear implications for winged bean improvement.</w:t>
      </w:r>
    </w:p>
    <w:p w14:paraId="7B840983" w14:textId="77777777" w:rsidR="00274D41" w:rsidRPr="00665F2C" w:rsidRDefault="001468CE" w:rsidP="00622628">
      <w:pPr>
        <w:spacing w:after="120" w:line="360" w:lineRule="auto"/>
        <w:jc w:val="both"/>
        <w:rPr>
          <w:rFonts w:ascii="Times New Roman" w:eastAsia="Times New Roman" w:hAnsi="Times New Roman" w:cs="Times New Roman"/>
          <w:highlight w:val="yellow"/>
        </w:rPr>
      </w:pPr>
      <w:proofErr w:type="spellStart"/>
      <w:r w:rsidRPr="00665F2C">
        <w:rPr>
          <w:rFonts w:ascii="Times New Roman" w:eastAsia="Times New Roman" w:hAnsi="Times New Roman" w:cs="Times New Roman"/>
        </w:rPr>
        <w:t>Jugran</w:t>
      </w:r>
      <w:proofErr w:type="spellEnd"/>
      <w:r w:rsidR="009610AC" w:rsidRPr="00665F2C">
        <w:rPr>
          <w:rFonts w:ascii="Times New Roman" w:eastAsia="Times New Roman" w:hAnsi="Times New Roman" w:cs="Times New Roman"/>
        </w:rPr>
        <w:t xml:space="preserve"> </w:t>
      </w:r>
      <w:r w:rsidRPr="00665F2C">
        <w:rPr>
          <w:rFonts w:ascii="Times New Roman" w:eastAsia="Times New Roman" w:hAnsi="Times New Roman" w:cs="Times New Roman"/>
        </w:rPr>
        <w:t>et al.</w:t>
      </w:r>
      <w:r w:rsidR="009610AC" w:rsidRPr="00665F2C">
        <w:rPr>
          <w:rFonts w:ascii="Times New Roman" w:eastAsia="Times New Roman" w:hAnsi="Times New Roman" w:cs="Times New Roman"/>
        </w:rPr>
        <w:t>,</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4AIZQYnA","properties":{"formattedCitation":"(Jugran et al., 2001)","plainCitation":"(Jugran et al., 2001)","noteIndex":0},"citationItems":[{"id":131,"uris":["http://zotero.org/users/local/i7ifYjyX/items/RJJKQM6P"],"uri":["http://zotero.org/users/local/i7ifYjyX/items/RJJKQM6P"],"itemData":{"id":131,"type":"article-journal","title":"Gamma ray induced early fruiting mutant in winged bean (Psophocarpus tetragonolobus (L.) DC.)","container-title":"J. of Nuclear Agric. and Biol","page":"108-111","volume":"30","issue":"2","journalAbbreviation":"J. of Nuclear Agric. and Biol","author":[{"family":"Jugran","given":"HM"},{"family":"Banerjee","given":"BK"},{"family":"Dutta","given":"SK"}],"issued":{"date-parts":[["2001"]]}}}],"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2001)</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also reported various morphological </w:t>
      </w:r>
      <w:r w:rsidR="001B7F50" w:rsidRPr="00665F2C">
        <w:rPr>
          <w:rFonts w:ascii="Times New Roman" w:eastAsia="Times New Roman" w:hAnsi="Times New Roman" w:cs="Times New Roman"/>
        </w:rPr>
        <w:t>mutations, induced through gamma irradiation,</w:t>
      </w:r>
      <w:r w:rsidR="009610AC" w:rsidRPr="00665F2C">
        <w:rPr>
          <w:rFonts w:ascii="Times New Roman" w:eastAsia="Times New Roman" w:hAnsi="Times New Roman" w:cs="Times New Roman"/>
        </w:rPr>
        <w:t xml:space="preserve"> </w:t>
      </w:r>
      <w:r w:rsidR="001B7F50" w:rsidRPr="00665F2C">
        <w:rPr>
          <w:rFonts w:ascii="Times New Roman" w:eastAsia="Times New Roman" w:hAnsi="Times New Roman" w:cs="Times New Roman"/>
        </w:rPr>
        <w:t xml:space="preserve">with potential for future improvement of </w:t>
      </w:r>
      <w:r w:rsidRPr="00665F2C">
        <w:rPr>
          <w:rFonts w:ascii="Times New Roman" w:eastAsia="Times New Roman" w:hAnsi="Times New Roman" w:cs="Times New Roman"/>
        </w:rPr>
        <w:t>winged bean. They identified true-breeding mutants with violet-colored stems and calyxes (instead of the normal green) and early flowering and fruiting mutants. No other traits were modified indicating no obvious pleiotropic effects of the mutations. Nath</w:t>
      </w:r>
      <w:r w:rsidR="009610AC" w:rsidRPr="00665F2C">
        <w:rPr>
          <w:rFonts w:ascii="Times New Roman" w:eastAsia="Times New Roman" w:hAnsi="Times New Roman" w:cs="Times New Roman"/>
        </w:rPr>
        <w:t xml:space="preserve"> </w:t>
      </w:r>
      <w:r w:rsidRPr="00665F2C">
        <w:rPr>
          <w:rFonts w:ascii="Times New Roman" w:eastAsia="Times New Roman" w:hAnsi="Times New Roman" w:cs="Times New Roman"/>
        </w:rPr>
        <w:t>et al.</w:t>
      </w:r>
      <w:r w:rsidR="009610AC" w:rsidRPr="00665F2C">
        <w:rPr>
          <w:rFonts w:ascii="Times New Roman" w:eastAsia="Times New Roman" w:hAnsi="Times New Roman" w:cs="Times New Roman"/>
        </w:rPr>
        <w:t>,</w:t>
      </w:r>
      <w:r w:rsidRPr="00665F2C">
        <w:rPr>
          <w:rFonts w:ascii="Times New Roman" w:eastAsia="Times New Roman" w:hAnsi="Times New Roman" w:cs="Times New Roman"/>
        </w:rPr>
        <w:t xml:space="preserve">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gigxEmZB","properties":{"formattedCitation":"(Nath et al., 1986)","plainCitation":"(Nath et al., 1986)","noteIndex":0},"citationItems":[{"id":132,"uris":["http://zotero.org/users/local/i7ifYjyX/items/J5XVA7E8"],"uri":["http://zotero.org/users/local/i7ifYjyX/items/J5XVA7E8"],"itemData":{"id":132,"type":"report","title":"Gamma ray induced chlorophyll variants in Winged bean Psophocarpus tetragonolobus (L.) DC. by gamma rays","page":"1-2","genre":"Himalayan Chemical and Pharmaceutical Bulletin","number":"3","author":[{"family":"Nath","given":"P"},{"family":"Jugran","given":"HM"},{"family":"Banerjee","given":"BK"}],"issued":{"date-parts":[["1986"]]}}}],"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1986)</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successfully induced chlorophyll mutation in winged bean after gamma irradiation.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xEDixO25","properties":{"formattedCitation":"(Suma- Bai and Sunil, 1993)","plainCitation":"(Suma- Bai and Sunil, 1993)","noteIndex":0},"citationItems":[{"id":133,"uris":["http://zotero.org/users/local/i7ifYjyX/items/VNMAQZTP"],"uri":["http://zotero.org/users/local/i7ifYjyX/items/VNMAQZTP"],"itemData":{"id":133,"type":"article-journal","title":"Radiation sensitivity analysis in genotypes of winged bean","container-title":"Madras Agricultural Journal","page":"541-546","volume":"80","issue":"10","author":[{"family":"Suma- Bai","given":"DI"},{"family":"Sunil","given":"KPR"}],"issued":{"date-parts":[["1993"]]}}}],"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Suma-Bai and Sunil</w:t>
      </w:r>
      <w:r w:rsidR="00274D41" w:rsidRPr="00665F2C">
        <w:rPr>
          <w:rFonts w:ascii="Times New Roman" w:hAnsi="Times New Roman" w:cs="Times New Roman"/>
        </w:rPr>
        <w:t xml:space="preserve"> (</w:t>
      </w:r>
      <w:r w:rsidRPr="00665F2C">
        <w:rPr>
          <w:rFonts w:ascii="Times New Roman" w:hAnsi="Times New Roman" w:cs="Times New Roman"/>
        </w:rPr>
        <w:t>1993)</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carried out radiation sensitivity analysis in various genotypes of winged bean, reporting that low doses of gamma rays stimulated the germination of winged bean and high doses of these rays (above 10Krad) inhibited germination. </w:t>
      </w:r>
      <w:proofErr w:type="spellStart"/>
      <w:r w:rsidRPr="00665F2C">
        <w:rPr>
          <w:rFonts w:ascii="Times New Roman" w:eastAsia="Times New Roman" w:hAnsi="Times New Roman" w:cs="Times New Roman"/>
        </w:rPr>
        <w:t>Kothekar</w:t>
      </w:r>
      <w:proofErr w:type="spellEnd"/>
      <w:r w:rsidR="009610AC" w:rsidRPr="00665F2C">
        <w:rPr>
          <w:rFonts w:ascii="Times New Roman" w:eastAsia="Times New Roman" w:hAnsi="Times New Roman" w:cs="Times New Roman"/>
        </w:rPr>
        <w:t xml:space="preserve"> </w:t>
      </w:r>
      <w:r w:rsidRPr="00665F2C">
        <w:rPr>
          <w:rFonts w:ascii="Times New Roman" w:eastAsia="Times New Roman" w:hAnsi="Times New Roman" w:cs="Times New Roman"/>
        </w:rPr>
        <w:t>et al.</w:t>
      </w:r>
      <w:r w:rsidR="009610AC" w:rsidRPr="00665F2C">
        <w:rPr>
          <w:rFonts w:ascii="Times New Roman" w:eastAsia="Times New Roman" w:hAnsi="Times New Roman" w:cs="Times New Roman"/>
        </w:rPr>
        <w:t>,</w:t>
      </w:r>
      <w:r w:rsidR="00C270FC" w:rsidRPr="00665F2C">
        <w:rPr>
          <w:rFonts w:ascii="Times New Roman" w:eastAsia="Times New Roman" w:hAnsi="Times New Roman" w:cs="Times New Roman"/>
          <w:i/>
        </w:rPr>
        <w:fldChar w:fldCharType="begin"/>
      </w:r>
      <w:r w:rsidRPr="00665F2C">
        <w:rPr>
          <w:rFonts w:ascii="Times New Roman" w:eastAsia="Times New Roman" w:hAnsi="Times New Roman" w:cs="Times New Roman"/>
          <w:i/>
        </w:rPr>
        <w:instrText xml:space="preserve"> ADDIN ZOTERO_ITEM CSL_CITATION {"citationID":"QRJI4WfE","properties":{"formattedCitation":"(Kothekar et al., 1996)","plainCitation":"(Kothekar et al., 1996)","noteIndex":0},"citationItems":[{"id":81,"uris":["http://zotero.org/users/local/i7ifYjyX/items/DIKM5UC2"],"uri":["http://zotero.org/users/local/i7ifYjyX/items/DIKM5UC2"],"itemData":{"id":81,"type":"article-journal","title":"Low Trypsin and Chymotrypsin Inhibitor Mutants in Winged Bean(Psophocarpus tetragonolobus (L) DC)","container-title":"Journal of the Science of Food and Agriculture","page":"137-140","volume":"71","issue":"1","source":"Crossref","DOI":"10.1002/(SICI)1097-0010(199605)71:1&lt;137::AID-JSFA563&gt;3.0.CO;2-Y","ISSN":"0022-5142, 1097-0010","language":"en","author":[{"family":"Kothekar","given":"Vijay S"},{"family":"Harsulkar","given":"Abhay M"},{"family":"Khandelwal","given":"Ajay R"}],"issued":{"date-parts":[["1996",5]]}}}],"schema":"https://github.com/citation-style-language/schema/raw/master/csl-citation.json"} </w:instrText>
      </w:r>
      <w:r w:rsidR="00C270FC" w:rsidRPr="00665F2C">
        <w:rPr>
          <w:rFonts w:ascii="Times New Roman" w:eastAsia="Times New Roman" w:hAnsi="Times New Roman" w:cs="Times New Roman"/>
          <w:i/>
        </w:rPr>
        <w:fldChar w:fldCharType="separate"/>
      </w:r>
      <w:r w:rsidR="00274D41" w:rsidRPr="00665F2C">
        <w:rPr>
          <w:rFonts w:ascii="Times New Roman" w:hAnsi="Times New Roman" w:cs="Times New Roman"/>
        </w:rPr>
        <w:t>(</w:t>
      </w:r>
      <w:r w:rsidRPr="00665F2C">
        <w:rPr>
          <w:rFonts w:ascii="Times New Roman" w:hAnsi="Times New Roman" w:cs="Times New Roman"/>
        </w:rPr>
        <w:t>1996)</w:t>
      </w:r>
      <w:r w:rsidR="00C270FC" w:rsidRPr="00665F2C">
        <w:rPr>
          <w:rFonts w:ascii="Times New Roman" w:eastAsia="Times New Roman" w:hAnsi="Times New Roman" w:cs="Times New Roman"/>
          <w:i/>
        </w:rPr>
        <w:fldChar w:fldCharType="end"/>
      </w:r>
      <w:r w:rsidRPr="00665F2C">
        <w:rPr>
          <w:rFonts w:ascii="Times New Roman" w:eastAsia="Times New Roman" w:hAnsi="Times New Roman" w:cs="Times New Roman"/>
        </w:rPr>
        <w:t xml:space="preserve"> studied the effects of gamma irradiation and induced low trypsin and chymotrypsin inhibitor mutants of winged bean. </w:t>
      </w:r>
      <w:proofErr w:type="spellStart"/>
      <w:r w:rsidRPr="00665F2C">
        <w:rPr>
          <w:rFonts w:ascii="Times New Roman" w:eastAsia="Times New Roman" w:hAnsi="Times New Roman" w:cs="Times New Roman"/>
        </w:rPr>
        <w:t>Klu</w:t>
      </w:r>
      <w:proofErr w:type="spellEnd"/>
      <w:r w:rsidR="009610AC" w:rsidRPr="00665F2C">
        <w:rPr>
          <w:rFonts w:ascii="Times New Roman" w:eastAsia="Times New Roman" w:hAnsi="Times New Roman" w:cs="Times New Roman"/>
        </w:rPr>
        <w:t xml:space="preserve"> </w:t>
      </w:r>
      <w:r w:rsidRPr="00665F2C">
        <w:rPr>
          <w:rFonts w:ascii="Times New Roman" w:eastAsia="Times New Roman" w:hAnsi="Times New Roman" w:cs="Times New Roman"/>
        </w:rPr>
        <w:t>et al</w:t>
      </w:r>
      <w:r w:rsidR="00274D41" w:rsidRPr="00665F2C">
        <w:rPr>
          <w:rFonts w:ascii="Times New Roman" w:eastAsia="Times New Roman" w:hAnsi="Times New Roman" w:cs="Times New Roman"/>
        </w:rPr>
        <w:t>.</w:t>
      </w:r>
      <w:r w:rsidR="009610AC" w:rsidRPr="00665F2C">
        <w:rPr>
          <w:rFonts w:ascii="Times New Roman" w:eastAsia="Times New Roman" w:hAnsi="Times New Roman" w:cs="Times New Roman"/>
        </w:rPr>
        <w:t>,</w:t>
      </w:r>
      <w:r w:rsidR="00274D41" w:rsidRPr="00665F2C">
        <w:rPr>
          <w:rFonts w:ascii="Times New Roman" w:eastAsia="Times New Roman" w:hAnsi="Times New Roman" w:cs="Times New Roman"/>
          <w:i/>
        </w:rPr>
        <w:t xml:space="preserve">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Fsd4NCR3","properties":{"formattedCitation":"(Klu et al., 1997)","plainCitation":"(Klu et al., 1997)","noteIndex":0},"citationItems":[{"id":104,"uris":["http://zotero.org/users/local/i7ifYjyX/items/HEXM26CB"],"uri":["http://zotero.org/users/local/i7ifYjyX/items/HEXM26CB"],"itemData":{"id":104,"type":"article-journal","title":"Induced mutations in winged bean (Psophocarpus tetragonolobus L. DC) with low tannin content","container-title":"Euphytica","page":"99-107","volume":"98","issue":"1","abstract":"Four mutants of winged bean (Psophocarpus tetragonolobus (L.) DC) with altered tannin content were selected among the M3 seeds present on M2 plants following mutagenic treatment of seeds of cvs UPS 122 and Kade 6/16 using gamma radiation from a Co60 gamma source. These mutants were selected from the most chimeric parts of the M1 plant, which had earlier been identified to be the first mature pods on the M1 plant and the earliest formed M2 seeds in the M1 pods. The indirect selection of tannin mutants was based on searching for seed coat colour changes in M3 seeds. Cv UPS 122 yielded the mutants 3/1-10-12 and X22 from 1958 and 1883 M2 plants respectively. Cv Kade 6/16 yielded the mutants 3/9-0-12 and 3/4-10-7 from 1442 and 1011 M2 plants respectively. One of the mutants, 3/4-10-7, which was the only desirable one, had a level of tannin of about 25% of the wild type cv. Kade 6/16. The other three mutants had similar or increased tannin levels.","DOI":"10.1023/A:1003032408885","ISSN":"1573-5060","journalAbbreviation":"Euphytica","author":[{"family":"Klu","given":"G.Y.P."},{"family":"Jacobsen","given":"E."},{"family":"Harten","given":"A.M.","non-dropping-particle":"van"}],"issued":{"date-parts":[["1997",11,1]]}}}],"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1997)</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successfully induced mutations in winged bean with low tannin content. The crude protein content of the lines generated by </w:t>
      </w:r>
      <w:proofErr w:type="spellStart"/>
      <w:r w:rsidRPr="00665F2C">
        <w:rPr>
          <w:rFonts w:ascii="Times New Roman" w:eastAsia="Times New Roman" w:hAnsi="Times New Roman" w:cs="Times New Roman"/>
        </w:rPr>
        <w:t>Dadke</w:t>
      </w:r>
      <w:proofErr w:type="spellEnd"/>
      <w:r w:rsidRPr="00665F2C">
        <w:rPr>
          <w:rFonts w:ascii="Times New Roman" w:eastAsia="Times New Roman" w:hAnsi="Times New Roman" w:cs="Times New Roman"/>
        </w:rPr>
        <w:t xml:space="preserve"> and </w:t>
      </w:r>
      <w:proofErr w:type="spellStart"/>
      <w:r w:rsidRPr="00665F2C">
        <w:rPr>
          <w:rFonts w:ascii="Times New Roman" w:eastAsia="Times New Roman" w:hAnsi="Times New Roman" w:cs="Times New Roman"/>
        </w:rPr>
        <w:t>Kothekar</w:t>
      </w:r>
      <w:proofErr w:type="spellEnd"/>
      <w:r w:rsidR="009610AC" w:rsidRPr="00665F2C">
        <w:rPr>
          <w:rFonts w:ascii="Times New Roman" w:eastAsia="Times New Roman" w:hAnsi="Times New Roman" w:cs="Times New Roman"/>
        </w:rPr>
        <w:t xml:space="preserve">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0dH77xJn","properties":{"formattedCitation":"(Dadke and Kothekar, 2005)","plainCitation":"(Dadke and Kothekar, 2005)","noteIndex":0},"citationItems":[{"id":134,"uris":["http://zotero.org/users/local/i7ifYjyX/items/EW89DP2B"],"uri":["http://zotero.org/users/local/i7ifYjyX/items/EW89DP2B"],"itemData":{"id":134,"type":"book","title":"Mutation breeding: a novel technique for quality improvement of winged bean (Psophocarpus tetragonolobus (L.) D.C.)","publisher":"Daya Publishing House, New Delhi","publisher-place":"NEW DELHI","number-of-pages":"119-131","edition":"Datta SK (eds) Role of classical mutation breeding in crop improvement","event-place":"NEW DELHI","author":[{"family":"Dadke","given":"RD"},{"family":"Kothekar","given":"VS"}],"issued":{"date-parts":[["2005"]]}}}],"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2005)</w:t>
      </w:r>
      <w:r w:rsidR="00C270FC" w:rsidRPr="00665F2C">
        <w:rPr>
          <w:rFonts w:ascii="Times New Roman" w:eastAsia="Times New Roman" w:hAnsi="Times New Roman" w:cs="Times New Roman"/>
        </w:rPr>
        <w:fldChar w:fldCharType="end"/>
      </w:r>
      <w:r w:rsidR="009610AC" w:rsidRPr="00665F2C">
        <w:rPr>
          <w:rFonts w:ascii="Times New Roman" w:eastAsia="Times New Roman" w:hAnsi="Times New Roman" w:cs="Times New Roman"/>
        </w:rPr>
        <w:t xml:space="preserve"> </w:t>
      </w:r>
      <w:r w:rsidRPr="00665F2C">
        <w:rPr>
          <w:rFonts w:ascii="Times New Roman" w:eastAsia="Times New Roman" w:hAnsi="Times New Roman" w:cs="Times New Roman"/>
        </w:rPr>
        <w:t xml:space="preserve">ranged from 26.45 per cent to 33.32 per cent in the seeds of these mutants, greater than would be expected from progeny of a single non-mutant.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myUhpeIn","properties":{"formattedCitation":"(Klu and van Harten, 2000)","plainCitation":"(Klu and van Harten, 2000)","noteIndex":0},"citationItems":[{"id":105,"uris":["http://zotero.org/users/local/i7ifYjyX/items/6CNWEX2P"],"uri":["http://zotero.org/users/local/i7ifYjyX/items/6CNWEX2P"],"itemData":{"id":105,"type":"article-journal","title":"Optimization of Mutant Recovery from plants obtained from gamma-radiated seeds of winged bean (Psophocarpus tetragonolobus (L) DC)","container-title":"Journal of Applied Science and Technology","page":"56-62","volume":"5","issue":"1-2","abstract":"Dry seeds of winged bean (Psophocarpus tetragonolobus (L.) DC) cvs UPS 122 and Kade 6/16 were treated with acute radiation doses of 150 Gy and 250 Gy at a dose rate of 737.32 Gy/hr from a Cobalt-60 gamma source for studies in optimisation of mutant selection in M2 and M3 populations. Mature dry pods were harvested at four different locations on each M1 plant viz. 0.5, 1.0, 1.5 and 2.0 metres from the ground. M2 seedlings we-re screened for different groups of chlorophyll deficiencies and their frequencies. Reduction in chlorophyll mutation frequency from the first formed seeds to the latest ones within the M1 pods has been observed for both cultivars studied. The high degree of chimerism recorded in the M2 seedlings present in the first-formed seeds in the M1 pods provides a clear indication that these seeds constitute a zone from which seeds for the M2 generation have to be harvested in order to give the highest probability for obtaining different types of mutants. On the other hand, significant differences in mutation frequency were not obtained in M2 seedlings from pods harvested at the various positions on the M1 plants. M1 pods can be harvested at any height on the M1 plant, but it is preferable to use the earliest mature ones to save time and labour. The zones identified on M1 plants in this investigation coupled with the use of the \"spare\" or \"remnant\" seed selection method, should provide an improved method for mutation breeding in a viny legume like the winged bean.","journalAbbreviation":"JAST","author":[{"family":"Klu","given":"GYP"},{"family":"Harten","given":"AM","non-dropping-particle":"van"}],"issued":{"date-parts":[["2000"]]}}}],"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Klu and van Harten</w:t>
      </w:r>
      <w:r w:rsidR="009610AC" w:rsidRPr="00665F2C">
        <w:rPr>
          <w:rFonts w:ascii="Times New Roman" w:hAnsi="Times New Roman" w:cs="Times New Roman"/>
        </w:rPr>
        <w:t xml:space="preserve"> </w:t>
      </w:r>
      <w:r w:rsidR="00274D41" w:rsidRPr="00665F2C">
        <w:rPr>
          <w:rFonts w:ascii="Times New Roman" w:hAnsi="Times New Roman" w:cs="Times New Roman"/>
        </w:rPr>
        <w:t>(</w:t>
      </w:r>
      <w:r w:rsidRPr="00665F2C">
        <w:rPr>
          <w:rFonts w:ascii="Times New Roman" w:hAnsi="Times New Roman" w:cs="Times New Roman"/>
        </w:rPr>
        <w:t>2000)</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applied</w:t>
      </w:r>
      <w:r w:rsidR="00274D41" w:rsidRPr="00665F2C">
        <w:rPr>
          <w:rFonts w:ascii="Times New Roman" w:eastAsia="Times New Roman" w:hAnsi="Times New Roman" w:cs="Times New Roman"/>
        </w:rPr>
        <w:t xml:space="preserve"> the</w:t>
      </w:r>
      <w:r w:rsidRPr="00665F2C">
        <w:rPr>
          <w:rFonts w:ascii="Times New Roman" w:eastAsia="Times New Roman" w:hAnsi="Times New Roman" w:cs="Times New Roman"/>
        </w:rPr>
        <w:t xml:space="preserve"> induced mutation technique for overall trait-improvement and accelerated domestication of winged bean. </w:t>
      </w:r>
    </w:p>
    <w:p w14:paraId="136DDD0E" w14:textId="77777777" w:rsidR="001468CE" w:rsidRPr="00665F2C" w:rsidRDefault="00BB7EDE" w:rsidP="00622628">
      <w:pPr>
        <w:spacing w:after="120" w:line="360" w:lineRule="auto"/>
        <w:jc w:val="both"/>
        <w:rPr>
          <w:rFonts w:ascii="Times New Roman" w:eastAsia="Times New Roman" w:hAnsi="Times New Roman" w:cs="Times New Roman"/>
        </w:rPr>
      </w:pPr>
      <w:r w:rsidRPr="00665F2C">
        <w:rPr>
          <w:rFonts w:ascii="Times New Roman" w:hAnsi="Times New Roman" w:cs="Times New Roman"/>
          <w:b/>
        </w:rPr>
        <w:t>3.3</w:t>
      </w:r>
      <w:r w:rsidR="001468CE" w:rsidRPr="00665F2C">
        <w:rPr>
          <w:rFonts w:ascii="Times New Roman" w:hAnsi="Times New Roman" w:cs="Times New Roman"/>
          <w:b/>
        </w:rPr>
        <w:t xml:space="preserve">. </w:t>
      </w:r>
      <w:r w:rsidRPr="00665F2C">
        <w:rPr>
          <w:rFonts w:ascii="Times New Roman" w:hAnsi="Times New Roman" w:cs="Times New Roman"/>
          <w:b/>
        </w:rPr>
        <w:t>The g</w:t>
      </w:r>
      <w:r w:rsidR="001468CE" w:rsidRPr="00665F2C">
        <w:rPr>
          <w:rFonts w:ascii="Times New Roman" w:hAnsi="Times New Roman" w:cs="Times New Roman"/>
          <w:b/>
        </w:rPr>
        <w:t>eneration of large-scale genomic data</w:t>
      </w:r>
      <w:r w:rsidRPr="00665F2C">
        <w:rPr>
          <w:rFonts w:ascii="Times New Roman" w:hAnsi="Times New Roman" w:cs="Times New Roman"/>
          <w:b/>
        </w:rPr>
        <w:t xml:space="preserve"> for future genetic improvement</w:t>
      </w:r>
    </w:p>
    <w:p w14:paraId="78C61C4D" w14:textId="77777777" w:rsidR="00D37B1E" w:rsidRPr="00665F2C" w:rsidRDefault="00D37B1E" w:rsidP="00622628">
      <w:pPr>
        <w:spacing w:after="120" w:line="360" w:lineRule="auto"/>
        <w:jc w:val="both"/>
        <w:rPr>
          <w:rFonts w:ascii="Times New Roman" w:eastAsia="Times New Roman" w:hAnsi="Times New Roman" w:cs="Times New Roman"/>
        </w:rPr>
      </w:pPr>
      <w:r w:rsidRPr="00665F2C">
        <w:rPr>
          <w:rFonts w:ascii="Times New Roman" w:eastAsia="Times New Roman" w:hAnsi="Times New Roman" w:cs="Times New Roman"/>
        </w:rPr>
        <w:t>Some studies have investigated the genetic basis of agronomic traits in winged bean.</w:t>
      </w:r>
      <w:r w:rsidR="009610AC" w:rsidRPr="00665F2C">
        <w:rPr>
          <w:rFonts w:ascii="Times New Roman" w:eastAsia="Times New Roman" w:hAnsi="Times New Roman" w:cs="Times New Roman"/>
        </w:rPr>
        <w:t xml:space="preserve">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1aLT4diN","properties":{"formattedCitation":"(Erskine, 1981)","plainCitation":"(Erskine, 1981)","noteIndex":0},"citationItems":[{"id":136,"uris":["http://zotero.org/users/local/i7ifYjyX/items/T67CMX45"],"uri":["http://zotero.org/users/local/i7ifYjyX/items/T67CMX45"],"itemData":{"id":136,"type":"article-journal","title":"Heritability and combining ability of vegetative and phonological characters of winged beans (Psophocarpus tetragonolobus (L.) DC.)","container-title":"J. Agric Sci","page":"503-508","volume":"96","journalAbbreviation":"J. Agric Sci","author":[{"family":"Erskine","given":"BYW"}],"issued":{"date-parts":[["1981"]]}}}],"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Erskine (1981)</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studied the role of various environmental factors, including differences between the seasons in night temperature, soil moisture status and light intensity, and their interactions for flowering and pigmentation in a diallel cross between seven genotypes for vegetative and phenological characters. Subsequently,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tSGH8uCU","properties":{"formattedCitation":"(De Silva and Omran, 1986)","plainCitation":"(De Silva and Omran, 1986)","noteIndex":0},"citationItems":[{"id":106,"uris":["http://zotero.org/users/local/i7ifYjyX/items/CJISTUY2"],"uri":["http://zotero.org/users/local/i7ifYjyX/items/CJISTUY2"],"itemData":{"id":106,"type":"article-journal","title":"Diallel analysis of yield and yield components of winged bean ( Psophocarpus tetragonolobus (L.) D.C.)","container-title":"The Journal of Agricultural Science","page":"485","volume":"106","issue":"03","source":"Crossref","DOI":"10.1017/S002185960006336X","ISSN":"0021-8596, 1469-5146","language":"en","author":[{"family":"De Silva","given":"H. N."},{"family":"Omran","given":"A."}],"issued":{"date-parts":[["1986",6]]}}}],"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De Silva and Omran (1986)</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reported heterosis with respect to the number of seeds per pod and grain yield in half-diallel cross between nine diverse genotypes of winged bean. An understanding of the genetic basis of these phenotypes needs more genetic studies to be carried out.</w:t>
      </w:r>
    </w:p>
    <w:p w14:paraId="6338BB58" w14:textId="277B4544"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 xml:space="preserve">Early studies on the estimation of genetic diversity among winged bean accessions have attempted to use morphological and cytological markers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ogjnzbQl","properties":{"formattedCitation":"(Armachuclo and Bernardo, 1981)","plainCitation":"(Armachuclo and Bernardo, 1981)","noteIndex":0},"citationItems":[{"id":124,"uris":["http://zotero.org/users/local/i7ifYjyX/items/KTNLQNFG"],"uri":["http://zotero.org/users/local/i7ifYjyX/items/KTNLQNFG"],"itemData":{"id":124,"type":"article-journal","title":"Effectsof Ethyl Methane Sulphonate and 60Co gamma irradiation in winged bean","container-title":"Annals of Tropical Research","page":"241-249","volume":"3","author":[{"family":"Armachuclo","given":"JG"},{"family":"Bernardo","given":"FA"}],"issued":{"date-parts":[["1981"]]}}}],"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Armachuclo and Bernardo, 1981)</w:t>
      </w:r>
      <w:r w:rsidR="00C270FC" w:rsidRPr="00665F2C">
        <w:rPr>
          <w:rFonts w:ascii="Times New Roman" w:hAnsi="Times New Roman" w:cs="Times New Roman"/>
        </w:rPr>
        <w:fldChar w:fldCharType="end"/>
      </w:r>
      <w:r w:rsidRPr="00665F2C">
        <w:rPr>
          <w:rFonts w:ascii="Times New Roman" w:hAnsi="Times New Roman" w:cs="Times New Roman"/>
        </w:rPr>
        <w:t xml:space="preserve">. </w:t>
      </w:r>
      <w:r w:rsidRPr="00665F2C">
        <w:rPr>
          <w:rFonts w:ascii="Times New Roman" w:eastAsia="Times New Roman" w:hAnsi="Times New Roman" w:cs="Times New Roman"/>
        </w:rPr>
        <w:t xml:space="preserve">Cytological studies revealed no chromosomal differences between winged bean and its congener </w:t>
      </w:r>
      <w:proofErr w:type="spellStart"/>
      <w:r w:rsidRPr="00665F2C">
        <w:rPr>
          <w:rFonts w:ascii="Times New Roman" w:eastAsia="Times New Roman" w:hAnsi="Times New Roman" w:cs="Times New Roman"/>
          <w:i/>
        </w:rPr>
        <w:t>Psophocarpus</w:t>
      </w:r>
      <w:proofErr w:type="spellEnd"/>
      <w:r w:rsidR="009610AC" w:rsidRPr="00665F2C">
        <w:rPr>
          <w:rFonts w:ascii="Times New Roman" w:eastAsia="Times New Roman" w:hAnsi="Times New Roman" w:cs="Times New Roman"/>
          <w:i/>
        </w:rPr>
        <w:t xml:space="preserve"> </w:t>
      </w:r>
      <w:proofErr w:type="spellStart"/>
      <w:r w:rsidRPr="00665F2C">
        <w:rPr>
          <w:rFonts w:ascii="Times New Roman" w:eastAsia="Times New Roman" w:hAnsi="Times New Roman" w:cs="Times New Roman"/>
          <w:i/>
        </w:rPr>
        <w:t>scandens</w:t>
      </w:r>
      <w:proofErr w:type="spellEnd"/>
      <w:r w:rsidRPr="00665F2C">
        <w:rPr>
          <w:rFonts w:ascii="Times New Roman" w:eastAsia="Times New Roman" w:hAnsi="Times New Roman" w:cs="Times New Roman"/>
        </w:rPr>
        <w:t xml:space="preserve"> (</w:t>
      </w:r>
      <w:proofErr w:type="spellStart"/>
      <w:r w:rsidRPr="00665F2C">
        <w:rPr>
          <w:rFonts w:ascii="Times New Roman" w:eastAsia="Times New Roman" w:hAnsi="Times New Roman" w:cs="Times New Roman"/>
        </w:rPr>
        <w:t>Endl</w:t>
      </w:r>
      <w:proofErr w:type="spellEnd"/>
      <w:r w:rsidRPr="00665F2C">
        <w:rPr>
          <w:rFonts w:ascii="Times New Roman" w:eastAsia="Times New Roman" w:hAnsi="Times New Roman" w:cs="Times New Roman"/>
        </w:rPr>
        <w:t>.) (</w:t>
      </w:r>
      <w:r w:rsidR="00BB7EDE" w:rsidRPr="00665F2C">
        <w:rPr>
          <w:rFonts w:ascii="Times New Roman" w:eastAsia="Times New Roman" w:hAnsi="Times New Roman" w:cs="Times New Roman"/>
        </w:rPr>
        <w:t xml:space="preserve">also </w:t>
      </w:r>
      <w:r w:rsidRPr="00665F2C">
        <w:rPr>
          <w:rFonts w:ascii="Times New Roman" w:eastAsia="Times New Roman" w:hAnsi="Times New Roman" w:cs="Times New Roman"/>
        </w:rPr>
        <w:t>2n=2</w:t>
      </w:r>
      <w:r w:rsidR="00BB7EDE" w:rsidRPr="00665F2C">
        <w:rPr>
          <w:rFonts w:ascii="Times New Roman" w:eastAsia="Times New Roman" w:hAnsi="Times New Roman" w:cs="Times New Roman"/>
        </w:rPr>
        <w:t>X</w:t>
      </w:r>
      <w:r w:rsidRPr="00665F2C">
        <w:rPr>
          <w:rFonts w:ascii="Times New Roman" w:eastAsia="Times New Roman" w:hAnsi="Times New Roman" w:cs="Times New Roman"/>
        </w:rPr>
        <w:t>=18</w:t>
      </w:r>
      <w:r w:rsidR="00D37B1E" w:rsidRPr="00665F2C">
        <w:rPr>
          <w:rFonts w:ascii="Times New Roman" w:eastAsia="Times New Roman" w:hAnsi="Times New Roman" w:cs="Times New Roman"/>
        </w:rPr>
        <w:t xml:space="preserve">; </w:t>
      </w:r>
      <w:r w:rsidR="00C270FC" w:rsidRPr="00665F2C">
        <w:rPr>
          <w:rFonts w:ascii="Times New Roman" w:eastAsia="Times New Roman" w:hAnsi="Times New Roman" w:cs="Times New Roman"/>
        </w:rPr>
        <w:fldChar w:fldCharType="begin"/>
      </w:r>
      <w:r w:rsidRPr="00665F2C">
        <w:rPr>
          <w:rFonts w:ascii="Times New Roman" w:eastAsia="Times New Roman" w:hAnsi="Times New Roman" w:cs="Times New Roman"/>
        </w:rPr>
        <w:instrText xml:space="preserve"> ADDIN ZOTERO_ITEM CSL_CITATION {"citationID":"9Bk6wE8q","properties":{"formattedCitation":"(Harder, 1992)","plainCitation":"(Harder, 1992)","noteIndex":0},"citationItems":[{"id":36,"uris":["http://zotero.org/users/local/i7ifYjyX/items/RHC9IZQB"],"uri":["http://zotero.org/users/local/i7ifYjyX/items/RHC9IZQB"],"itemData":{"id":36,"type":"article-journal","title":"Chromosome Counts in Psophocarpus","container-title":"Kew Bulletin","page":"529","volume":"47","issue":"3","source":"Crossref","DOI":"10.2307/4110581","ISSN":"00755974","author":[{"family":"Harder","given":"Daniel K."}],"issued":{"date-parts":[["1992"]]}}}],"schema":"https://github.com/citation-style-language/schema/raw/master/csl-citation.json"} </w:instrText>
      </w:r>
      <w:r w:rsidR="00C270FC" w:rsidRPr="00665F2C">
        <w:rPr>
          <w:rFonts w:ascii="Times New Roman" w:eastAsia="Times New Roman" w:hAnsi="Times New Roman" w:cs="Times New Roman"/>
        </w:rPr>
        <w:fldChar w:fldCharType="separate"/>
      </w:r>
      <w:r w:rsidRPr="00665F2C">
        <w:rPr>
          <w:rFonts w:ascii="Times New Roman" w:hAnsi="Times New Roman" w:cs="Times New Roman"/>
        </w:rPr>
        <w:t>Harder, 1992)</w:t>
      </w:r>
      <w:r w:rsidR="00C270FC" w:rsidRPr="00665F2C">
        <w:rPr>
          <w:rFonts w:ascii="Times New Roman" w:eastAsia="Times New Roman" w:hAnsi="Times New Roman" w:cs="Times New Roman"/>
        </w:rPr>
        <w:fldChar w:fldCharType="end"/>
      </w:r>
      <w:r w:rsidRPr="00665F2C">
        <w:rPr>
          <w:rFonts w:ascii="Times New Roman" w:eastAsia="Times New Roman" w:hAnsi="Times New Roman" w:cs="Times New Roman"/>
        </w:rPr>
        <w:t xml:space="preserve">. </w:t>
      </w:r>
      <w:r w:rsidRPr="00665F2C">
        <w:rPr>
          <w:rFonts w:ascii="Times New Roman" w:hAnsi="Times New Roman" w:cs="Times New Roman"/>
        </w:rPr>
        <w:t>ISSR</w:t>
      </w:r>
      <w:r w:rsidR="004F3D80" w:rsidRPr="00665F2C">
        <w:rPr>
          <w:rFonts w:ascii="Times New Roman" w:hAnsi="Times New Roman" w:cs="Times New Roman"/>
        </w:rPr>
        <w:t>, RAPD</w:t>
      </w:r>
      <w:r w:rsidR="00D37B1E" w:rsidRPr="00665F2C">
        <w:rPr>
          <w:rFonts w:ascii="Times New Roman" w:hAnsi="Times New Roman" w:cs="Times New Roman"/>
        </w:rPr>
        <w:t xml:space="preserve"> (Chen </w:t>
      </w:r>
      <w:r w:rsidR="00D37B1E" w:rsidRPr="00665F2C">
        <w:rPr>
          <w:rFonts w:ascii="Times New Roman" w:hAnsi="Times New Roman" w:cs="Times New Roman"/>
          <w:iCs/>
        </w:rPr>
        <w:t>et al</w:t>
      </w:r>
      <w:r w:rsidR="00D37B1E" w:rsidRPr="00665F2C">
        <w:rPr>
          <w:rFonts w:ascii="Times New Roman" w:hAnsi="Times New Roman" w:cs="Times New Roman"/>
          <w:i/>
          <w:iCs/>
        </w:rPr>
        <w:t>.</w:t>
      </w:r>
      <w:r w:rsidR="00A97F2B" w:rsidRPr="00665F2C">
        <w:rPr>
          <w:rFonts w:ascii="Times New Roman" w:hAnsi="Times New Roman" w:cs="Times New Roman"/>
          <w:i/>
          <w:iCs/>
        </w:rPr>
        <w:t>,</w:t>
      </w:r>
      <w:r w:rsidR="00D37B1E" w:rsidRPr="00665F2C">
        <w:rPr>
          <w:rFonts w:ascii="Times New Roman" w:hAnsi="Times New Roman" w:cs="Times New Roman"/>
        </w:rPr>
        <w:t xml:space="preserve"> 2015</w:t>
      </w:r>
      <w:r w:rsidR="004F3D80" w:rsidRPr="00665F2C">
        <w:rPr>
          <w:rFonts w:ascii="Times New Roman" w:hAnsi="Times New Roman" w:cs="Times New Roman"/>
        </w:rPr>
        <w:t xml:space="preserve">; </w:t>
      </w:r>
      <w:r w:rsidRPr="00665F2C">
        <w:rPr>
          <w:rFonts w:ascii="Times New Roman" w:hAnsi="Times New Roman" w:cs="Times New Roman"/>
        </w:rPr>
        <w:t>Mohanty</w:t>
      </w:r>
      <w:r w:rsidR="009610AC" w:rsidRPr="00665F2C">
        <w:rPr>
          <w:rFonts w:ascii="Times New Roman" w:hAnsi="Times New Roman" w:cs="Times New Roman"/>
        </w:rPr>
        <w:t xml:space="preserve"> </w:t>
      </w:r>
      <w:r w:rsidR="004F3D80" w:rsidRPr="00665F2C">
        <w:rPr>
          <w:rFonts w:ascii="Times New Roman" w:hAnsi="Times New Roman" w:cs="Times New Roman"/>
          <w:iCs/>
        </w:rPr>
        <w:t>et al</w:t>
      </w:r>
      <w:r w:rsidR="004F3D80" w:rsidRPr="00665F2C">
        <w:rPr>
          <w:rFonts w:ascii="Times New Roman" w:hAnsi="Times New Roman" w:cs="Times New Roman"/>
          <w:i/>
          <w:iCs/>
        </w:rPr>
        <w:t>.</w:t>
      </w:r>
      <w:r w:rsidRPr="00665F2C">
        <w:rPr>
          <w:rFonts w:ascii="Times New Roman" w:hAnsi="Times New Roman" w:cs="Times New Roman"/>
        </w:rPr>
        <w:t>, 2013) and SSR (</w:t>
      </w:r>
      <w:r w:rsidR="00C309BD" w:rsidRPr="00665F2C">
        <w:rPr>
          <w:rFonts w:ascii="Times New Roman" w:hAnsi="Times New Roman" w:cs="Times New Roman"/>
        </w:rPr>
        <w:t xml:space="preserve">Yang </w:t>
      </w:r>
      <w:r w:rsidR="00C309BD" w:rsidRPr="00665F2C">
        <w:rPr>
          <w:rFonts w:ascii="Times New Roman" w:hAnsi="Times New Roman" w:cs="Times New Roman"/>
          <w:iCs/>
        </w:rPr>
        <w:t>et al.</w:t>
      </w:r>
      <w:r w:rsidR="00C309BD" w:rsidRPr="00665F2C">
        <w:rPr>
          <w:rFonts w:ascii="Times New Roman" w:hAnsi="Times New Roman" w:cs="Times New Roman"/>
        </w:rPr>
        <w:t xml:space="preserve"> 2018</w:t>
      </w:r>
      <w:r w:rsidRPr="00665F2C">
        <w:rPr>
          <w:rFonts w:ascii="Times New Roman" w:hAnsi="Times New Roman" w:cs="Times New Roman"/>
        </w:rPr>
        <w:t>)</w:t>
      </w:r>
      <w:r w:rsidR="009610AC" w:rsidRPr="00665F2C">
        <w:rPr>
          <w:rFonts w:ascii="Times New Roman" w:hAnsi="Times New Roman" w:cs="Times New Roman"/>
        </w:rPr>
        <w:t xml:space="preserve"> </w:t>
      </w:r>
      <w:r w:rsidRPr="00665F2C">
        <w:rPr>
          <w:rFonts w:ascii="Times New Roman" w:hAnsi="Times New Roman" w:cs="Times New Roman"/>
        </w:rPr>
        <w:t xml:space="preserve">molecular markers </w:t>
      </w:r>
      <w:r w:rsidR="00D37B1E" w:rsidRPr="00665F2C">
        <w:rPr>
          <w:rFonts w:ascii="Times New Roman" w:hAnsi="Times New Roman" w:cs="Times New Roman"/>
        </w:rPr>
        <w:t xml:space="preserve">have been </w:t>
      </w:r>
      <w:r w:rsidR="002F7C04" w:rsidRPr="00665F2C">
        <w:rPr>
          <w:rFonts w:ascii="Times New Roman" w:hAnsi="Times New Roman" w:cs="Times New Roman"/>
        </w:rPr>
        <w:t xml:space="preserve">used by various workers </w:t>
      </w:r>
      <w:r w:rsidRPr="00665F2C">
        <w:rPr>
          <w:rFonts w:ascii="Times New Roman" w:hAnsi="Times New Roman" w:cs="Times New Roman"/>
        </w:rPr>
        <w:t xml:space="preserve">for estimating the genetic </w:t>
      </w:r>
      <w:r w:rsidR="00D37B1E" w:rsidRPr="00665F2C">
        <w:rPr>
          <w:rFonts w:ascii="Times New Roman" w:hAnsi="Times New Roman" w:cs="Times New Roman"/>
        </w:rPr>
        <w:t>variation within</w:t>
      </w:r>
      <w:r w:rsidR="004F3D80" w:rsidRPr="00665F2C">
        <w:rPr>
          <w:rFonts w:ascii="Times New Roman" w:hAnsi="Times New Roman" w:cs="Times New Roman"/>
        </w:rPr>
        <w:t>,</w:t>
      </w:r>
      <w:r w:rsidR="00D37B1E" w:rsidRPr="00665F2C">
        <w:rPr>
          <w:rFonts w:ascii="Times New Roman" w:hAnsi="Times New Roman" w:cs="Times New Roman"/>
        </w:rPr>
        <w:t xml:space="preserve"> and relationships between</w:t>
      </w:r>
      <w:r w:rsidR="004F3D80" w:rsidRPr="00665F2C">
        <w:rPr>
          <w:rFonts w:ascii="Times New Roman" w:hAnsi="Times New Roman" w:cs="Times New Roman"/>
        </w:rPr>
        <w:t>,</w:t>
      </w:r>
      <w:r w:rsidR="00B32FC2">
        <w:rPr>
          <w:rFonts w:ascii="Times New Roman" w:hAnsi="Times New Roman" w:cs="Times New Roman"/>
        </w:rPr>
        <w:t xml:space="preserve"> </w:t>
      </w:r>
      <w:r w:rsidRPr="00665F2C">
        <w:rPr>
          <w:rFonts w:ascii="Times New Roman" w:hAnsi="Times New Roman" w:cs="Times New Roman"/>
        </w:rPr>
        <w:t>various accessions of winged bean</w:t>
      </w:r>
      <w:r w:rsidR="002F7C04" w:rsidRPr="00665F2C">
        <w:rPr>
          <w:rFonts w:ascii="Times New Roman" w:hAnsi="Times New Roman" w:cs="Times New Roman"/>
        </w:rPr>
        <w:t>.</w:t>
      </w:r>
      <w:r w:rsidR="00F14E4D">
        <w:rPr>
          <w:rFonts w:ascii="Times New Roman" w:hAnsi="Times New Roman" w:cs="Times New Roman"/>
        </w:rPr>
        <w:t xml:space="preserve"> </w:t>
      </w:r>
      <w:r w:rsidR="002F7C04" w:rsidRPr="00665F2C">
        <w:rPr>
          <w:rFonts w:ascii="Times New Roman" w:hAnsi="Times New Roman" w:cs="Times New Roman"/>
        </w:rPr>
        <w:t xml:space="preserve">The results </w:t>
      </w:r>
      <w:r w:rsidRPr="00665F2C">
        <w:rPr>
          <w:rFonts w:ascii="Times New Roman" w:hAnsi="Times New Roman" w:cs="Times New Roman"/>
        </w:rPr>
        <w:t xml:space="preserve">indicate that </w:t>
      </w:r>
      <w:r w:rsidR="002F7C04" w:rsidRPr="00665F2C">
        <w:rPr>
          <w:rFonts w:ascii="Times New Roman" w:hAnsi="Times New Roman" w:cs="Times New Roman"/>
        </w:rPr>
        <w:t xml:space="preserve">the studied </w:t>
      </w:r>
      <w:r w:rsidRPr="00665F2C">
        <w:rPr>
          <w:rFonts w:ascii="Times New Roman" w:hAnsi="Times New Roman" w:cs="Times New Roman"/>
        </w:rPr>
        <w:t>accessions have a close relationship and</w:t>
      </w:r>
      <w:r w:rsidR="00F14E4D">
        <w:rPr>
          <w:rFonts w:ascii="Times New Roman" w:hAnsi="Times New Roman" w:cs="Times New Roman"/>
        </w:rPr>
        <w:t xml:space="preserve"> </w:t>
      </w:r>
      <w:r w:rsidR="00D37B1E" w:rsidRPr="00665F2C">
        <w:rPr>
          <w:rFonts w:ascii="Times New Roman" w:hAnsi="Times New Roman" w:cs="Times New Roman"/>
        </w:rPr>
        <w:t>a narrow</w:t>
      </w:r>
      <w:r w:rsidRPr="00665F2C">
        <w:rPr>
          <w:rFonts w:ascii="Times New Roman" w:hAnsi="Times New Roman" w:cs="Times New Roman"/>
        </w:rPr>
        <w:t xml:space="preserve"> genetic background</w:t>
      </w:r>
      <w:r w:rsidR="00D37B1E" w:rsidRPr="00665F2C">
        <w:rPr>
          <w:rFonts w:ascii="Times New Roman" w:hAnsi="Times New Roman" w:cs="Times New Roman"/>
        </w:rPr>
        <w:t xml:space="preserve">; and as </w:t>
      </w:r>
      <w:r w:rsidR="00D37B1E" w:rsidRPr="00665F2C">
        <w:rPr>
          <w:rFonts w:ascii="Times New Roman" w:eastAsia="Times New Roman" w:hAnsi="Times New Roman" w:cs="Times New Roman"/>
        </w:rPr>
        <w:t xml:space="preserve">in many crops, phenotypic variation in winged bean does not correlate with </w:t>
      </w:r>
      <w:r w:rsidR="00D37B1E" w:rsidRPr="00665F2C">
        <w:rPr>
          <w:rFonts w:ascii="Times New Roman" w:hAnsi="Times New Roman" w:cs="Times New Roman"/>
        </w:rPr>
        <w:t xml:space="preserve">diversity at the molecular level </w:t>
      </w:r>
      <w:r w:rsidR="00C270FC" w:rsidRPr="00665F2C">
        <w:rPr>
          <w:rFonts w:ascii="Times New Roman" w:hAnsi="Times New Roman" w:cs="Times New Roman"/>
        </w:rPr>
        <w:fldChar w:fldCharType="begin"/>
      </w:r>
      <w:r w:rsidR="00D37B1E" w:rsidRPr="00665F2C">
        <w:rPr>
          <w:rFonts w:ascii="Times New Roman" w:hAnsi="Times New Roman" w:cs="Times New Roman"/>
        </w:rPr>
        <w:instrText xml:space="preserve"> ADDIN ZOTERO_ITEM CSL_CITATION {"citationID":"2Z7LZoY5","properties":{"formattedCitation":"(Chen et al., 2015)","plainCitation":"(Chen et al., 2015)","noteIndex":0},"citationItems":[{"id":35,"uris":["http://zotero.org/users/local/i7ifYjyX/items/V974GZRA"],"uri":["http://zotero.org/users/local/i7ifYjyX/items/V974GZRA"],"itemData":{"id":35,"type":"article-journal","title":"Genetic diversity evaluation of winged bean (Psophocarpus tetragonolobus (L.) DC.) using inter-simple sequence repeat (ISSR)","container-title":"Genetic Resources and Crop Evolution","page":"823-828","volume":"62","issue":"6","source":"Crossref","DOI":"10.1007/s10722-015-0261-3","ISSN":"0925-9864, 1573-5109","language":"en","author":[{"family":"Chen","given":"Dongming"},{"family":"Yi","given":"Xing"},{"family":"Yang","given":"Hui"},{"family":"Zhou","given":"Hui"},{"family":"Yu","given":"Ye"},{"family":"Tian","given":"Yun"},{"family":"Lu","given":"Xiangyang"}],"issued":{"date-parts":[["2015",8]]}}}],"schema":"https://github.com/citation-style-language/schema/raw/master/csl-citation.json"} </w:instrText>
      </w:r>
      <w:r w:rsidR="00C270FC" w:rsidRPr="00665F2C">
        <w:rPr>
          <w:rFonts w:ascii="Times New Roman" w:hAnsi="Times New Roman" w:cs="Times New Roman"/>
        </w:rPr>
        <w:fldChar w:fldCharType="separate"/>
      </w:r>
      <w:r w:rsidR="00D37B1E" w:rsidRPr="00665F2C">
        <w:rPr>
          <w:rFonts w:ascii="Times New Roman" w:hAnsi="Times New Roman" w:cs="Times New Roman"/>
        </w:rPr>
        <w:t xml:space="preserve">(Chen </w:t>
      </w:r>
      <w:r w:rsidR="00D37B1E" w:rsidRPr="00665F2C">
        <w:rPr>
          <w:rFonts w:ascii="Times New Roman" w:hAnsi="Times New Roman" w:cs="Times New Roman"/>
          <w:iCs/>
        </w:rPr>
        <w:t>et al.</w:t>
      </w:r>
      <w:r w:rsidR="00D37B1E" w:rsidRPr="00B32FC2">
        <w:rPr>
          <w:rFonts w:ascii="Times New Roman" w:hAnsi="Times New Roman" w:cs="Times New Roman"/>
          <w:i/>
        </w:rPr>
        <w:t xml:space="preserve">, </w:t>
      </w:r>
      <w:r w:rsidR="00D37B1E" w:rsidRPr="00665F2C">
        <w:rPr>
          <w:rFonts w:ascii="Times New Roman" w:hAnsi="Times New Roman" w:cs="Times New Roman"/>
        </w:rPr>
        <w:t xml:space="preserve">2015; Yang </w:t>
      </w:r>
      <w:r w:rsidR="00D37B1E" w:rsidRPr="00665F2C">
        <w:rPr>
          <w:rFonts w:ascii="Times New Roman" w:hAnsi="Times New Roman" w:cs="Times New Roman"/>
          <w:iCs/>
        </w:rPr>
        <w:t>et al.</w:t>
      </w:r>
      <w:r w:rsidR="004F3D80" w:rsidRPr="00665F2C">
        <w:rPr>
          <w:rFonts w:ascii="Times New Roman" w:hAnsi="Times New Roman" w:cs="Times New Roman"/>
          <w:i/>
          <w:iCs/>
        </w:rPr>
        <w:t>,</w:t>
      </w:r>
      <w:r w:rsidR="00D37B1E" w:rsidRPr="00665F2C">
        <w:rPr>
          <w:rFonts w:ascii="Times New Roman" w:hAnsi="Times New Roman" w:cs="Times New Roman"/>
        </w:rPr>
        <w:t>2018)</w:t>
      </w:r>
      <w:r w:rsidR="00C270FC" w:rsidRPr="00665F2C">
        <w:rPr>
          <w:rFonts w:ascii="Times New Roman" w:hAnsi="Times New Roman" w:cs="Times New Roman"/>
        </w:rPr>
        <w:fldChar w:fldCharType="end"/>
      </w:r>
      <w:r w:rsidR="00D37B1E" w:rsidRPr="00665F2C">
        <w:rPr>
          <w:rFonts w:ascii="Times New Roman" w:hAnsi="Times New Roman" w:cs="Times New Roman"/>
        </w:rPr>
        <w:t>.</w:t>
      </w:r>
    </w:p>
    <w:p w14:paraId="12780519" w14:textId="7456B4A9" w:rsidR="00BB7EDE" w:rsidRPr="00665F2C" w:rsidRDefault="004F3D80" w:rsidP="00622628">
      <w:pPr>
        <w:spacing w:after="120" w:line="360" w:lineRule="auto"/>
        <w:jc w:val="both"/>
        <w:rPr>
          <w:rFonts w:ascii="Times New Roman" w:hAnsi="Times New Roman" w:cs="Times New Roman"/>
        </w:rPr>
      </w:pPr>
      <w:r w:rsidRPr="00665F2C">
        <w:rPr>
          <w:rFonts w:ascii="Times New Roman" w:hAnsi="Times New Roman" w:cs="Times New Roman"/>
        </w:rPr>
        <w:t>L</w:t>
      </w:r>
      <w:r w:rsidR="001468CE" w:rsidRPr="00665F2C">
        <w:rPr>
          <w:rFonts w:ascii="Times New Roman" w:hAnsi="Times New Roman" w:cs="Times New Roman"/>
        </w:rPr>
        <w:t xml:space="preserve">arge </w:t>
      </w:r>
      <w:r w:rsidRPr="00665F2C">
        <w:rPr>
          <w:rFonts w:ascii="Times New Roman" w:hAnsi="Times New Roman" w:cs="Times New Roman"/>
        </w:rPr>
        <w:t xml:space="preserve">volumes </w:t>
      </w:r>
      <w:r w:rsidR="001468CE" w:rsidRPr="00665F2C">
        <w:rPr>
          <w:rFonts w:ascii="Times New Roman" w:hAnsi="Times New Roman" w:cs="Times New Roman"/>
        </w:rPr>
        <w:t xml:space="preserve">of genomic data </w:t>
      </w:r>
      <w:r w:rsidRPr="00665F2C">
        <w:rPr>
          <w:rFonts w:ascii="Times New Roman" w:hAnsi="Times New Roman" w:cs="Times New Roman"/>
        </w:rPr>
        <w:t xml:space="preserve">for winged bean are being generated </w:t>
      </w:r>
      <w:r w:rsidR="001468CE" w:rsidRPr="00665F2C">
        <w:rPr>
          <w:rFonts w:ascii="Times New Roman" w:hAnsi="Times New Roman" w:cs="Times New Roman"/>
        </w:rPr>
        <w:t xml:space="preserve">by employing various sequencing platforms </w:t>
      </w:r>
      <w:r w:rsidRPr="00665F2C">
        <w:rPr>
          <w:rFonts w:ascii="Times New Roman" w:hAnsi="Times New Roman" w:cs="Times New Roman"/>
        </w:rPr>
        <w:t>and have the potential to provide</w:t>
      </w:r>
      <w:r w:rsidR="001468CE" w:rsidRPr="00665F2C">
        <w:rPr>
          <w:rFonts w:ascii="Times New Roman" w:hAnsi="Times New Roman" w:cs="Times New Roman"/>
        </w:rPr>
        <w:t xml:space="preserve"> new resources for gene discovery, marker development and trait-association and corresponding studies for strengthening future marker-assisted breedi</w:t>
      </w:r>
      <w:r w:rsidRPr="00665F2C">
        <w:rPr>
          <w:rFonts w:ascii="Times New Roman" w:hAnsi="Times New Roman" w:cs="Times New Roman"/>
        </w:rPr>
        <w:t xml:space="preserve">ng of this underutilized crop. </w:t>
      </w:r>
      <w:r w:rsidR="00BB7EDE" w:rsidRPr="00665F2C">
        <w:rPr>
          <w:rFonts w:ascii="Times New Roman" w:hAnsi="Times New Roman" w:cs="Times New Roman"/>
        </w:rPr>
        <w:t>Gene discovery in winged bean can leverage knowledge from other crops, and studies so far suggest that comparative analyses would be of relative ease to carry out.</w:t>
      </w:r>
      <w:r w:rsidR="009610AC" w:rsidRPr="00665F2C">
        <w:rPr>
          <w:rFonts w:ascii="Times New Roman" w:hAnsi="Times New Roman" w:cs="Times New Roman"/>
        </w:rPr>
        <w:t xml:space="preserve"> </w:t>
      </w:r>
      <w:r w:rsidRPr="00665F2C">
        <w:rPr>
          <w:rFonts w:ascii="Times New Roman" w:hAnsi="Times New Roman" w:cs="Times New Roman"/>
        </w:rPr>
        <w:t>For example, c</w:t>
      </w:r>
      <w:r w:rsidR="001468CE" w:rsidRPr="00665F2C">
        <w:rPr>
          <w:rFonts w:ascii="Times New Roman" w:hAnsi="Times New Roman" w:cs="Times New Roman"/>
        </w:rPr>
        <w:t xml:space="preserve">omparison of the assembled contigs of winged bean by </w:t>
      </w:r>
      <w:proofErr w:type="spellStart"/>
      <w:r w:rsidR="001468CE" w:rsidRPr="00665F2C">
        <w:rPr>
          <w:rFonts w:ascii="Times New Roman" w:hAnsi="Times New Roman" w:cs="Times New Roman"/>
        </w:rPr>
        <w:t>Vatanparast</w:t>
      </w:r>
      <w:proofErr w:type="spellEnd"/>
      <w:r w:rsidR="001468CE" w:rsidRPr="00665F2C">
        <w:rPr>
          <w:rFonts w:ascii="Times New Roman" w:hAnsi="Times New Roman" w:cs="Times New Roman"/>
          <w:i/>
        </w:rPr>
        <w:t xml:space="preserve"> </w:t>
      </w:r>
      <w:r w:rsidR="001468CE" w:rsidRPr="00B32FC2">
        <w:rPr>
          <w:rFonts w:ascii="Times New Roman" w:hAnsi="Times New Roman" w:cs="Times New Roman"/>
        </w:rPr>
        <w:t>et al</w:t>
      </w:r>
      <w:r w:rsidR="001468CE" w:rsidRPr="00665F2C">
        <w:rPr>
          <w:rFonts w:ascii="Times New Roman" w:hAnsi="Times New Roman" w:cs="Times New Roman"/>
        </w:rPr>
        <w:t>.</w:t>
      </w:r>
      <w:r w:rsidR="009610AC" w:rsidRPr="00665F2C">
        <w:rPr>
          <w:rFonts w:ascii="Times New Roman" w:hAnsi="Times New Roman" w:cs="Times New Roman"/>
        </w:rPr>
        <w:t>,</w:t>
      </w:r>
      <w:r w:rsidR="001468CE" w:rsidRPr="00665F2C">
        <w:rPr>
          <w:rFonts w:ascii="Times New Roman" w:hAnsi="Times New Roman" w:cs="Times New Roman"/>
        </w:rPr>
        <w:t xml:space="preserve"> </w:t>
      </w:r>
      <w:r w:rsidR="00C270FC" w:rsidRPr="00665F2C">
        <w:rPr>
          <w:rFonts w:ascii="Times New Roman" w:hAnsi="Times New Roman" w:cs="Times New Roman"/>
        </w:rPr>
        <w:fldChar w:fldCharType="begin"/>
      </w:r>
      <w:r w:rsidR="001468CE" w:rsidRPr="00665F2C">
        <w:rPr>
          <w:rFonts w:ascii="Times New Roman" w:hAnsi="Times New Roman" w:cs="Times New Roman"/>
        </w:rPr>
        <w:instrText xml:space="preserve"> ADDIN ZOTERO_ITEM CSL_CITATION {"citationID":"LGYo9Mpx","properties":{"formattedCitation":"(Vatanparast et al., 2016)","plainCitation":"(Vatanparast et al., 2016)","noteIndex":0},"citationItems":[{"id":37,"uris":["http://zotero.org/users/local/i7ifYjyX/items/5DK94X6N"],"uri":["http://zotero.org/users/local/i7ifYjyX/items/5DK94X6N"],"itemData":{"id":37,"type":"article-journal","title":"Transcriptome sequencing and marker development in winged bean (Psophocarpus tetragonolobus; Leguminosae)","container-title":"Scientific Reports","volume":"6","issue":"1","source":"Crossref","URL":"http://www.nature.com/articles/srep29070","DOI":"10.1038/srep29070","ISSN":"2045-2322","language":"en","author":[{"family":"Vatanparast","given":"Mohammad"},{"family":"Shetty","given":"Prateek"},{"family":"Chopra","given":"Ratan"},{"family":"Doyle","given":"Jeff J."},{"family":"Sathyanarayana","given":"N."},{"family":"Egan","given":"Ashley N."}],"issued":{"date-parts":[["2016",9]]},"accessed":{"date-parts":[["2018",12,7]]}}}],"schema":"https://github.com/citation-style-language/schema/raw/master/csl-citation.json"} </w:instrText>
      </w:r>
      <w:r w:rsidR="00C270FC" w:rsidRPr="00665F2C">
        <w:rPr>
          <w:rFonts w:ascii="Times New Roman" w:hAnsi="Times New Roman" w:cs="Times New Roman"/>
        </w:rPr>
        <w:fldChar w:fldCharType="separate"/>
      </w:r>
      <w:r w:rsidR="001468CE" w:rsidRPr="00665F2C">
        <w:rPr>
          <w:rFonts w:ascii="Times New Roman" w:hAnsi="Times New Roman" w:cs="Times New Roman"/>
        </w:rPr>
        <w:t>(2016)</w:t>
      </w:r>
      <w:r w:rsidR="00C270FC" w:rsidRPr="00665F2C">
        <w:rPr>
          <w:rFonts w:ascii="Times New Roman" w:hAnsi="Times New Roman" w:cs="Times New Roman"/>
        </w:rPr>
        <w:fldChar w:fldCharType="end"/>
      </w:r>
      <w:r w:rsidR="009610AC" w:rsidRPr="00B32FC2">
        <w:rPr>
          <w:rFonts w:ascii="Times New Roman" w:hAnsi="Times New Roman" w:cs="Times New Roman"/>
        </w:rPr>
        <w:t xml:space="preserve"> </w:t>
      </w:r>
      <w:r w:rsidR="001468CE" w:rsidRPr="00665F2C">
        <w:rPr>
          <w:rFonts w:ascii="Times New Roman" w:hAnsi="Times New Roman" w:cs="Times New Roman"/>
        </w:rPr>
        <w:t>against other legumes sequences available in the NCBI database, e.g. chickpea (</w:t>
      </w:r>
      <w:proofErr w:type="spellStart"/>
      <w:r w:rsidR="001468CE" w:rsidRPr="00665F2C">
        <w:rPr>
          <w:rFonts w:ascii="Times New Roman" w:hAnsi="Times New Roman" w:cs="Times New Roman"/>
          <w:i/>
        </w:rPr>
        <w:t>Cicer</w:t>
      </w:r>
      <w:proofErr w:type="spellEnd"/>
      <w:r w:rsidR="001468CE" w:rsidRPr="00665F2C">
        <w:rPr>
          <w:rFonts w:ascii="Times New Roman" w:hAnsi="Times New Roman" w:cs="Times New Roman"/>
          <w:i/>
        </w:rPr>
        <w:t xml:space="preserve"> arietinum</w:t>
      </w:r>
      <w:r w:rsidR="001468CE" w:rsidRPr="00665F2C">
        <w:rPr>
          <w:rFonts w:ascii="Times New Roman" w:hAnsi="Times New Roman" w:cs="Times New Roman"/>
        </w:rPr>
        <w:t xml:space="preserve"> L.), pigeon pea (</w:t>
      </w:r>
      <w:proofErr w:type="spellStart"/>
      <w:r w:rsidR="001468CE" w:rsidRPr="00665F2C">
        <w:rPr>
          <w:rFonts w:ascii="Times New Roman" w:hAnsi="Times New Roman" w:cs="Times New Roman"/>
          <w:i/>
        </w:rPr>
        <w:t>Cajanus</w:t>
      </w:r>
      <w:proofErr w:type="spellEnd"/>
      <w:r w:rsidR="009610AC" w:rsidRPr="00665F2C">
        <w:rPr>
          <w:rFonts w:ascii="Times New Roman" w:hAnsi="Times New Roman" w:cs="Times New Roman"/>
          <w:i/>
        </w:rPr>
        <w:t xml:space="preserve"> </w:t>
      </w:r>
      <w:proofErr w:type="spellStart"/>
      <w:r w:rsidR="001468CE" w:rsidRPr="00665F2C">
        <w:rPr>
          <w:rFonts w:ascii="Times New Roman" w:hAnsi="Times New Roman" w:cs="Times New Roman"/>
          <w:i/>
        </w:rPr>
        <w:t>cajan</w:t>
      </w:r>
      <w:proofErr w:type="spellEnd"/>
      <w:r w:rsidR="001468CE" w:rsidRPr="00665F2C">
        <w:rPr>
          <w:rFonts w:ascii="Times New Roman" w:hAnsi="Times New Roman" w:cs="Times New Roman"/>
        </w:rPr>
        <w:t xml:space="preserve"> (L.) </w:t>
      </w:r>
      <w:proofErr w:type="spellStart"/>
      <w:r w:rsidR="001468CE" w:rsidRPr="00665F2C">
        <w:rPr>
          <w:rFonts w:ascii="Times New Roman" w:hAnsi="Times New Roman" w:cs="Times New Roman"/>
        </w:rPr>
        <w:t>Huth</w:t>
      </w:r>
      <w:proofErr w:type="spellEnd"/>
      <w:r w:rsidR="001468CE" w:rsidRPr="00665F2C">
        <w:rPr>
          <w:rFonts w:ascii="Times New Roman" w:hAnsi="Times New Roman" w:cs="Times New Roman"/>
        </w:rPr>
        <w:t>), soybean (</w:t>
      </w:r>
      <w:r w:rsidR="001468CE" w:rsidRPr="00665F2C">
        <w:rPr>
          <w:rFonts w:ascii="Times New Roman" w:hAnsi="Times New Roman" w:cs="Times New Roman"/>
          <w:i/>
        </w:rPr>
        <w:t>Glycine</w:t>
      </w:r>
      <w:r w:rsidR="009610AC" w:rsidRPr="00665F2C">
        <w:rPr>
          <w:rFonts w:ascii="Times New Roman" w:hAnsi="Times New Roman" w:cs="Times New Roman"/>
          <w:i/>
        </w:rPr>
        <w:t xml:space="preserve"> </w:t>
      </w:r>
      <w:r w:rsidR="001468CE" w:rsidRPr="00665F2C">
        <w:rPr>
          <w:rFonts w:ascii="Times New Roman" w:hAnsi="Times New Roman" w:cs="Times New Roman"/>
          <w:i/>
        </w:rPr>
        <w:t xml:space="preserve">max </w:t>
      </w:r>
      <w:r w:rsidR="001468CE" w:rsidRPr="00665F2C">
        <w:rPr>
          <w:rFonts w:ascii="Times New Roman" w:hAnsi="Times New Roman" w:cs="Times New Roman"/>
        </w:rPr>
        <w:t xml:space="preserve">(L.) </w:t>
      </w:r>
      <w:proofErr w:type="spellStart"/>
      <w:r w:rsidR="001468CE" w:rsidRPr="00665F2C">
        <w:rPr>
          <w:rFonts w:ascii="Times New Roman" w:hAnsi="Times New Roman" w:cs="Times New Roman"/>
        </w:rPr>
        <w:t>Merr</w:t>
      </w:r>
      <w:proofErr w:type="spellEnd"/>
      <w:r w:rsidR="001468CE" w:rsidRPr="00665F2C">
        <w:rPr>
          <w:rFonts w:ascii="Times New Roman" w:hAnsi="Times New Roman" w:cs="Times New Roman"/>
        </w:rPr>
        <w:t>.),</w:t>
      </w:r>
      <w:r w:rsidR="009610AC" w:rsidRPr="00665F2C">
        <w:rPr>
          <w:rFonts w:ascii="Times New Roman" w:hAnsi="Times New Roman" w:cs="Times New Roman"/>
        </w:rPr>
        <w:t xml:space="preserve"> </w:t>
      </w:r>
      <w:r w:rsidR="001468CE" w:rsidRPr="00665F2C">
        <w:rPr>
          <w:rFonts w:ascii="Times New Roman" w:hAnsi="Times New Roman" w:cs="Times New Roman"/>
        </w:rPr>
        <w:t>common bean (</w:t>
      </w:r>
      <w:r w:rsidR="001468CE" w:rsidRPr="00665F2C">
        <w:rPr>
          <w:rFonts w:ascii="Times New Roman" w:hAnsi="Times New Roman" w:cs="Times New Roman"/>
          <w:i/>
        </w:rPr>
        <w:t>Phaseolus vulgaris</w:t>
      </w:r>
      <w:r w:rsidR="001468CE" w:rsidRPr="00665F2C">
        <w:rPr>
          <w:rFonts w:ascii="Times New Roman" w:hAnsi="Times New Roman" w:cs="Times New Roman"/>
        </w:rPr>
        <w:t xml:space="preserve"> L.), </w:t>
      </w:r>
      <w:proofErr w:type="spellStart"/>
      <w:r w:rsidR="001468CE" w:rsidRPr="00665F2C">
        <w:rPr>
          <w:rFonts w:ascii="Times New Roman" w:hAnsi="Times New Roman" w:cs="Times New Roman"/>
          <w:i/>
        </w:rPr>
        <w:t>Medicago</w:t>
      </w:r>
      <w:proofErr w:type="spellEnd"/>
      <w:r w:rsidR="009610AC" w:rsidRPr="00665F2C">
        <w:rPr>
          <w:rFonts w:ascii="Times New Roman" w:hAnsi="Times New Roman" w:cs="Times New Roman"/>
          <w:i/>
        </w:rPr>
        <w:t xml:space="preserve"> </w:t>
      </w:r>
      <w:proofErr w:type="spellStart"/>
      <w:r w:rsidR="001468CE" w:rsidRPr="00665F2C">
        <w:rPr>
          <w:rFonts w:ascii="Times New Roman" w:hAnsi="Times New Roman" w:cs="Times New Roman"/>
          <w:i/>
        </w:rPr>
        <w:t>truncatula</w:t>
      </w:r>
      <w:proofErr w:type="spellEnd"/>
      <w:r w:rsidR="009610AC" w:rsidRPr="00665F2C">
        <w:rPr>
          <w:rFonts w:ascii="Times New Roman" w:hAnsi="Times New Roman" w:cs="Times New Roman"/>
          <w:i/>
        </w:rPr>
        <w:t xml:space="preserve"> </w:t>
      </w:r>
      <w:proofErr w:type="spellStart"/>
      <w:r w:rsidR="001468CE" w:rsidRPr="00665F2C">
        <w:rPr>
          <w:rFonts w:ascii="Times New Roman" w:hAnsi="Times New Roman" w:cs="Times New Roman"/>
        </w:rPr>
        <w:t>Gaertn.and</w:t>
      </w:r>
      <w:proofErr w:type="spellEnd"/>
      <w:r w:rsidR="009610AC" w:rsidRPr="00665F2C">
        <w:rPr>
          <w:rFonts w:ascii="Times New Roman" w:hAnsi="Times New Roman" w:cs="Times New Roman"/>
        </w:rPr>
        <w:t xml:space="preserve"> </w:t>
      </w:r>
      <w:r w:rsidR="001468CE" w:rsidRPr="00665F2C">
        <w:rPr>
          <w:rFonts w:ascii="Times New Roman" w:hAnsi="Times New Roman" w:cs="Times New Roman"/>
          <w:i/>
        </w:rPr>
        <w:t xml:space="preserve">Lotus </w:t>
      </w:r>
      <w:proofErr w:type="spellStart"/>
      <w:r w:rsidR="001468CE" w:rsidRPr="00665F2C">
        <w:rPr>
          <w:rFonts w:ascii="Times New Roman" w:hAnsi="Times New Roman" w:cs="Times New Roman"/>
          <w:i/>
        </w:rPr>
        <w:t>japonicus</w:t>
      </w:r>
      <w:proofErr w:type="spellEnd"/>
      <w:r w:rsidR="001468CE" w:rsidRPr="00665F2C">
        <w:rPr>
          <w:rFonts w:ascii="Times New Roman" w:hAnsi="Times New Roman" w:cs="Times New Roman"/>
        </w:rPr>
        <w:t xml:space="preserve"> (Regel.)</w:t>
      </w:r>
      <w:r w:rsidR="009610AC" w:rsidRPr="00665F2C">
        <w:rPr>
          <w:rFonts w:ascii="Times New Roman" w:hAnsi="Times New Roman" w:cs="Times New Roman"/>
        </w:rPr>
        <w:t xml:space="preserve"> </w:t>
      </w:r>
      <w:proofErr w:type="spellStart"/>
      <w:r w:rsidR="001468CE" w:rsidRPr="00665F2C">
        <w:rPr>
          <w:rFonts w:ascii="Times New Roman" w:hAnsi="Times New Roman" w:cs="Times New Roman"/>
        </w:rPr>
        <w:t>K.Larsen</w:t>
      </w:r>
      <w:proofErr w:type="spellEnd"/>
      <w:r w:rsidR="001468CE" w:rsidRPr="00665F2C">
        <w:rPr>
          <w:rFonts w:ascii="Times New Roman" w:hAnsi="Times New Roman" w:cs="Times New Roman"/>
        </w:rPr>
        <w:t xml:space="preserve"> revealed that 15,558 of 16,115 contigs (96.5%) had significant similarity of sequences in one or more legume protein databases</w:t>
      </w:r>
      <w:r w:rsidRPr="00665F2C">
        <w:rPr>
          <w:rFonts w:ascii="Times New Roman" w:hAnsi="Times New Roman" w:cs="Times New Roman"/>
        </w:rPr>
        <w:t xml:space="preserve">. About 90.5% of the 16,115 contigs had ≥80% sequence identity. The majority of the contigs (57.3%) were similar to </w:t>
      </w:r>
      <w:r w:rsidRPr="00665F2C">
        <w:rPr>
          <w:rFonts w:ascii="Times New Roman" w:hAnsi="Times New Roman" w:cs="Times New Roman"/>
          <w:i/>
        </w:rPr>
        <w:t>G. max</w:t>
      </w:r>
      <w:r w:rsidRPr="00665F2C">
        <w:rPr>
          <w:rFonts w:ascii="Times New Roman" w:hAnsi="Times New Roman" w:cs="Times New Roman"/>
        </w:rPr>
        <w:t xml:space="preserve"> reflecting its genetic similarity.</w:t>
      </w:r>
    </w:p>
    <w:p w14:paraId="4B9CD0B6" w14:textId="55416ADF" w:rsidR="0070259D" w:rsidRDefault="001468CE" w:rsidP="0070259D">
      <w:pPr>
        <w:spacing w:after="120" w:line="360" w:lineRule="auto"/>
        <w:jc w:val="both"/>
        <w:rPr>
          <w:rFonts w:ascii="Times New Roman" w:hAnsi="Times New Roman" w:cs="Times New Roman"/>
        </w:rPr>
      </w:pPr>
      <w:r w:rsidRPr="00665F2C">
        <w:rPr>
          <w:rFonts w:ascii="Times New Roman" w:hAnsi="Times New Roman" w:cs="Times New Roman"/>
        </w:rPr>
        <w:t xml:space="preserve">The study by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PLWWDv3E","properties":{"formattedCitation":"(Singh et al., 2017)","plainCitation":"(Singh et al., 2017)","noteIndex":0},"citationItems":[{"id":3,"uris":["http://zotero.org/users/local/i7ifYjyX/items/NMBAPGNE"],"uri":["http://zotero.org/users/local/i7ifYjyX/items/NMBAPGNE"],"itemData":{"id":3,"type":"article-journal","title":"De novo sequencing and comparative analysis of leaf transcriptomes of diverse condensed tannin-containing lines of underutilized Psophocarpus tetragonolobus (L.) DC","container-title":"Scientific Reports","volume":"7","issue":"1","source":"Crossref","URL":"http://www.nature.com/articles/srep44733","DOI":"10.1038/srep44733","ISSN":"2045-2322","language":"en","author":[{"family":"Singh","given":"Vinayak"},{"family":"Goel","given":"Ridhi"},{"family":"Pande","given":"Veena"},{"family":"Asif","given":"Mehar Hasan"},{"family":"Mohanty","given":"Chandra Sekhar"}],"issued":{"date-parts":[["2017",12]]},"accessed":{"date-parts":[["2018",12,6]]}}}],"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Singh et al.</w:t>
      </w:r>
      <w:r w:rsidR="009610AC" w:rsidRPr="00665F2C">
        <w:rPr>
          <w:rFonts w:ascii="Times New Roman" w:hAnsi="Times New Roman" w:cs="Times New Roman"/>
        </w:rPr>
        <w:t>,</w:t>
      </w:r>
      <w:r w:rsidRPr="00665F2C">
        <w:rPr>
          <w:rFonts w:ascii="Times New Roman" w:hAnsi="Times New Roman" w:cs="Times New Roman"/>
        </w:rPr>
        <w:t xml:space="preserve"> </w:t>
      </w:r>
      <w:r w:rsidR="004F3D80" w:rsidRPr="00665F2C">
        <w:rPr>
          <w:rFonts w:ascii="Times New Roman" w:hAnsi="Times New Roman" w:cs="Times New Roman"/>
        </w:rPr>
        <w:t>(</w:t>
      </w:r>
      <w:r w:rsidRPr="00665F2C">
        <w:rPr>
          <w:rFonts w:ascii="Times New Roman" w:hAnsi="Times New Roman" w:cs="Times New Roman"/>
        </w:rPr>
        <w:t>2017)</w:t>
      </w:r>
      <w:r w:rsidR="00C270FC" w:rsidRPr="00665F2C">
        <w:rPr>
          <w:rFonts w:ascii="Times New Roman" w:hAnsi="Times New Roman" w:cs="Times New Roman"/>
        </w:rPr>
        <w:fldChar w:fldCharType="end"/>
      </w:r>
      <w:r w:rsidRPr="00665F2C">
        <w:rPr>
          <w:rFonts w:ascii="Times New Roman" w:hAnsi="Times New Roman" w:cs="Times New Roman"/>
        </w:rPr>
        <w:t>, on the leaf transcriptomes of contrasting condensed tannin-containing lines of winged bean</w:t>
      </w:r>
      <w:r w:rsidR="004F3D80" w:rsidRPr="00665F2C">
        <w:rPr>
          <w:rFonts w:ascii="Times New Roman" w:hAnsi="Times New Roman" w:cs="Times New Roman"/>
        </w:rPr>
        <w:t>,</w:t>
      </w:r>
      <w:r w:rsidRPr="00665F2C">
        <w:rPr>
          <w:rFonts w:ascii="Times New Roman" w:hAnsi="Times New Roman" w:cs="Times New Roman"/>
        </w:rPr>
        <w:t xml:space="preserve"> reported the maximum number of contigs from C2H2 family of transcription factors (TFs)</w:t>
      </w:r>
      <w:r w:rsidR="004F3D80" w:rsidRPr="00665F2C">
        <w:rPr>
          <w:rFonts w:ascii="Times New Roman" w:hAnsi="Times New Roman" w:cs="Times New Roman"/>
        </w:rPr>
        <w:t>,</w:t>
      </w:r>
      <w:r w:rsidRPr="00665F2C">
        <w:rPr>
          <w:rFonts w:ascii="Times New Roman" w:hAnsi="Times New Roman" w:cs="Times New Roman"/>
        </w:rPr>
        <w:t xml:space="preserve"> followed by the WRKY family. These TFs were found more frequently in higher condensed tannin containing lines as compared to the low condensed tannin containing lines of winged bean, which could be worthy of follow-up for future breeding of low anti-nutrient winged bean. </w:t>
      </w:r>
      <w:r w:rsidR="004F3D80" w:rsidRPr="00665F2C">
        <w:rPr>
          <w:rFonts w:ascii="Times New Roman" w:hAnsi="Times New Roman" w:cs="Times New Roman"/>
        </w:rPr>
        <w:t xml:space="preserve">In addition to the study by </w:t>
      </w:r>
      <w:r w:rsidRPr="00665F2C">
        <w:rPr>
          <w:rFonts w:ascii="Times New Roman" w:hAnsi="Times New Roman" w:cs="Times New Roman"/>
        </w:rPr>
        <w:t xml:space="preserve">Singh </w:t>
      </w:r>
      <w:r w:rsidRPr="00B32FC2">
        <w:rPr>
          <w:rFonts w:ascii="Times New Roman" w:hAnsi="Times New Roman" w:cs="Times New Roman"/>
        </w:rPr>
        <w:t>et al</w:t>
      </w:r>
      <w:r w:rsidRPr="00665F2C">
        <w:rPr>
          <w:rFonts w:ascii="Times New Roman" w:hAnsi="Times New Roman" w:cs="Times New Roman"/>
          <w:i/>
        </w:rPr>
        <w:t>.</w:t>
      </w:r>
      <w:r w:rsidR="009610AC" w:rsidRPr="00665F2C">
        <w:rPr>
          <w:rFonts w:ascii="Times New Roman" w:hAnsi="Times New Roman" w:cs="Times New Roman"/>
          <w:i/>
        </w:rPr>
        <w:t>,</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TX9j3VT4","properties":{"formattedCitation":"(Singh et al., 2017)","plainCitation":"(Singh et al., 2017)","noteIndex":0},"citationItems":[{"id":3,"uris":["http://zotero.org/users/local/i7ifYjyX/items/NMBAPGNE"],"uri":["http://zotero.org/users/local/i7ifYjyX/items/NMBAPGNE"],"itemData":{"id":3,"type":"article-journal","title":"De novo sequencing and comparative analysis of leaf transcriptomes of diverse condensed tannin-containing lines of underutilized Psophocarpus tetragonolobus (L.) DC","container-title":"Scientific Reports","volume":"7","issue":"1","source":"Crossref","URL":"http://www.nature.com/articles/srep44733","DOI":"10.1038/srep44733","ISSN":"2045-2322","language":"en","author":[{"family":"Singh","given":"Vinayak"},{"family":"Goel","given":"Ridhi"},{"family":"Pande","given":"Veena"},{"family":"Asif","given":"Mehar Hasan"},{"family":"Mohanty","given":"Chandra Sekhar"}],"issued":{"date-parts":[["2017",12]]},"accessed":{"date-parts":[["2018",12,6]]}}}],"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2017)</w:t>
      </w:r>
      <w:r w:rsidR="00C270FC" w:rsidRPr="00665F2C">
        <w:rPr>
          <w:rFonts w:ascii="Times New Roman" w:hAnsi="Times New Roman" w:cs="Times New Roman"/>
        </w:rPr>
        <w:fldChar w:fldCharType="end"/>
      </w:r>
      <w:r w:rsidR="004F3D80" w:rsidRPr="00665F2C">
        <w:rPr>
          <w:rFonts w:ascii="Times New Roman" w:hAnsi="Times New Roman" w:cs="Times New Roman"/>
        </w:rPr>
        <w:t xml:space="preserve">, other transcriptome sequences have been generated from leaves (Chapman, 2015) and from </w:t>
      </w:r>
      <w:r w:rsidRPr="00665F2C">
        <w:rPr>
          <w:rFonts w:ascii="Times New Roman" w:hAnsi="Times New Roman" w:cs="Times New Roman"/>
        </w:rPr>
        <w:t>a range of tissues</w:t>
      </w:r>
      <w:r w:rsidR="004F3D80" w:rsidRPr="00665F2C">
        <w:rPr>
          <w:rFonts w:ascii="Times New Roman" w:hAnsi="Times New Roman" w:cs="Times New Roman"/>
        </w:rPr>
        <w:t xml:space="preserve"> (Wong et al.</w:t>
      </w:r>
      <w:r w:rsidR="009610AC" w:rsidRPr="00665F2C">
        <w:rPr>
          <w:rFonts w:ascii="Times New Roman" w:hAnsi="Times New Roman" w:cs="Times New Roman"/>
        </w:rPr>
        <w:t>,</w:t>
      </w:r>
      <w:r w:rsidR="004F3D80" w:rsidRPr="00665F2C">
        <w:rPr>
          <w:rFonts w:ascii="Times New Roman" w:hAnsi="Times New Roman" w:cs="Times New Roman"/>
        </w:rPr>
        <w:t xml:space="preserve"> 2017)</w:t>
      </w:r>
      <w:r w:rsidRPr="00665F2C">
        <w:rPr>
          <w:rFonts w:ascii="Times New Roman" w:hAnsi="Times New Roman" w:cs="Times New Roman"/>
        </w:rPr>
        <w:t xml:space="preserve">. Transcriptome mining has revealed thousands of single nucleotide polymorphisms and simple sequence repeat (SSR) markers in winged bean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HrZplzlq","properties":{"formattedCitation":"(Chapman, 2015)","plainCitation":"(Chapman, 2015)","noteIndex":0},"citationItems":[{"id":110,"uris":["http://zotero.org/users/local/i7ifYjyX/items/ZY5P2QEU"],"uri":["http://zotero.org/users/local/i7ifYjyX/items/ZY5P2QEU"],"itemData":{"id":110,"type":"article-journal","title":"Transcriptome sequencing and marker development for four underutilized legumes","container-title":"Applications in Plant Sciences","volume":"3","issue":"2","source":"PubMed","abstract":"•\nPREMISE OF THE STUDY: Combating threats to food and nutrition security in the context of climate change and global population increase is one of the highest priorities of major international organizations. Hundreds of species are grown on a small scale in some of the most drought/flood-prone regions of the world and as such may harbor some of the most environmentally tolerant crops (and alleles). •\nMETHODS AND RESULTS: In this study, transcriptomes were sequenced, assembled, and annotated for four underutilized legume crops. Microsatellite markers were identified in each species, as well as a conserved orthologous set of markers for cross-family phylogenetics and comparative mapping, which were ground-truthed on a panel of diverse legume germplasm. •\nCONCLUSIONS: An understanding of these underutilized legumes will inform crop selection and breeding by allowing the investigation of genetic variation and the genetic basis of adaptive traits to be established.","DOI":"10.3732/apps.1400111","ISSN":"2168-0450","note":"PMID: 25699221\nPMCID: PMC4332146","journalAbbreviation":"Appl Plant Sci","language":"eng","author":[{"family":"Chapman","given":"Mark A."}],"issued":{"date-parts":[["2015",2]]}}}],"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Chapman, 2015</w:t>
      </w:r>
      <w:r w:rsidR="004F3D80" w:rsidRPr="00665F2C">
        <w:rPr>
          <w:rFonts w:ascii="Times New Roman" w:hAnsi="Times New Roman" w:cs="Times New Roman"/>
        </w:rPr>
        <w:t>;</w:t>
      </w:r>
      <w:r w:rsidR="00C270FC" w:rsidRPr="00665F2C">
        <w:rPr>
          <w:rFonts w:ascii="Times New Roman" w:hAnsi="Times New Roman" w:cs="Times New Roman"/>
        </w:rPr>
        <w:fldChar w:fldCharType="end"/>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Ik72SWCT","properties":{"formattedCitation":"(Vatanparast et al., 2016)","plainCitation":"(Vatanparast et al., 2016)","noteIndex":0},"citationItems":[{"id":37,"uris":["http://zotero.org/users/local/i7ifYjyX/items/5DK94X6N"],"uri":["http://zotero.org/users/local/i7ifYjyX/items/5DK94X6N"],"itemData":{"id":37,"type":"article-journal","title":"Transcriptome sequencing and marker development in winged bean (Psophocarpus tetragonolobus; Leguminosae)","container-title":"Scientific Reports","volume":"6","issue":"1","source":"Crossref","URL":"http://www.nature.com/articles/srep29070","DOI":"10.1038/srep29070","ISSN":"2045-2322","language":"en","author":[{"family":"Vatanparast","given":"Mohammad"},{"family":"Shetty","given":"Prateek"},{"family":"Chopra","given":"Ratan"},{"family":"Doyle","given":"Jeff J."},{"family":"Sathyanarayana","given":"N."},{"family":"Egan","given":"Ashley N."}],"issued":{"date-parts":[["2016",9]]},"accessed":{"date-parts":[["2018",12,7]]}}}],"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Vatanparast et al., 2016)</w:t>
      </w:r>
      <w:r w:rsidR="00C270FC" w:rsidRPr="00665F2C">
        <w:rPr>
          <w:rFonts w:ascii="Times New Roman" w:hAnsi="Times New Roman" w:cs="Times New Roman"/>
        </w:rPr>
        <w:fldChar w:fldCharType="end"/>
      </w:r>
      <w:r w:rsidRPr="00665F2C">
        <w:rPr>
          <w:rFonts w:ascii="Times New Roman" w:hAnsi="Times New Roman" w:cs="Times New Roman"/>
        </w:rPr>
        <w:t xml:space="preserve">.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woj6y89f","properties":{"formattedCitation":"(Singh et al., 2017)","plainCitation":"(Singh et al., 2017)","noteIndex":0},"citationItems":[{"id":3,"uris":["http://zotero.org/users/local/i7ifYjyX/items/NMBAPGNE"],"uri":["http://zotero.org/users/local/i7ifYjyX/items/NMBAPGNE"],"itemData":{"id":3,"type":"article-journal","title":"De novo sequencing and comparative analysis of leaf transcriptomes of diverse condensed tannin-containing lines of underutilized Psophocarpus tetragonolobus (L.) DC","container-title":"Scientific Reports","volume":"7","issue":"1","source":"Crossref","URL":"http://www.nature.com/articles/srep44733","DOI":"10.1038/srep44733","ISSN":"2045-2322","language":"en","author":[{"family":"Singh","given":"Vinayak"},{"family":"Goel","given":"Ridhi"},{"family":"Pande","given":"Veena"},{"family":"Asif","given":"Mehar Hasan"},{"family":"Mohanty","given":"Chandra Sekhar"}],"issued":{"date-parts":[["2017",12]]},"accessed":{"date-parts":[["2018",12,6]]}}}],"schema":"https://github.com/citation-style-language/schema/raw/master/csl-citation.json"} </w:instrText>
      </w:r>
      <w:r w:rsidR="00C270FC" w:rsidRPr="00665F2C">
        <w:rPr>
          <w:rFonts w:ascii="Times New Roman" w:hAnsi="Times New Roman" w:cs="Times New Roman"/>
        </w:rPr>
        <w:fldChar w:fldCharType="separate"/>
      </w:r>
      <w:r w:rsidR="004F3D80" w:rsidRPr="00665F2C">
        <w:rPr>
          <w:rFonts w:ascii="Times New Roman" w:hAnsi="Times New Roman" w:cs="Times New Roman"/>
        </w:rPr>
        <w:t>Singh et al.</w:t>
      </w:r>
      <w:r w:rsidR="009610AC" w:rsidRPr="00665F2C">
        <w:rPr>
          <w:rFonts w:ascii="Times New Roman" w:hAnsi="Times New Roman" w:cs="Times New Roman"/>
        </w:rPr>
        <w:t>,</w:t>
      </w:r>
      <w:r w:rsidR="004F3D80" w:rsidRPr="00665F2C">
        <w:rPr>
          <w:rFonts w:ascii="Times New Roman" w:hAnsi="Times New Roman" w:cs="Times New Roman"/>
        </w:rPr>
        <w:t>(</w:t>
      </w:r>
      <w:r w:rsidRPr="00665F2C">
        <w:rPr>
          <w:rFonts w:ascii="Times New Roman" w:hAnsi="Times New Roman" w:cs="Times New Roman"/>
        </w:rPr>
        <w:t>2017)</w:t>
      </w:r>
      <w:r w:rsidR="00C270FC" w:rsidRPr="00665F2C">
        <w:rPr>
          <w:rFonts w:ascii="Times New Roman" w:hAnsi="Times New Roman" w:cs="Times New Roman"/>
        </w:rPr>
        <w:fldChar w:fldCharType="end"/>
      </w:r>
      <w:r w:rsidRPr="00665F2C">
        <w:rPr>
          <w:rFonts w:ascii="Times New Roman" w:hAnsi="Times New Roman" w:cs="Times New Roman"/>
        </w:rPr>
        <w:t xml:space="preserve"> resolved ca. 2000 SSR-containing loci, and Wong </w:t>
      </w:r>
      <w:r w:rsidRPr="00B32FC2">
        <w:rPr>
          <w:rFonts w:ascii="Times New Roman" w:hAnsi="Times New Roman" w:cs="Times New Roman"/>
        </w:rPr>
        <w:t>et al</w:t>
      </w:r>
      <w:r w:rsidRPr="00665F2C">
        <w:rPr>
          <w:rFonts w:ascii="Times New Roman" w:hAnsi="Times New Roman" w:cs="Times New Roman"/>
          <w:i/>
        </w:rPr>
        <w:t>.</w:t>
      </w:r>
      <w:r w:rsidR="009610AC" w:rsidRPr="00665F2C">
        <w:rPr>
          <w:rFonts w:ascii="Times New Roman" w:hAnsi="Times New Roman" w:cs="Times New Roman"/>
          <w:i/>
        </w:rPr>
        <w:t>,</w:t>
      </w:r>
      <w:r w:rsidR="00C270FC" w:rsidRPr="00665F2C">
        <w:rPr>
          <w:rFonts w:ascii="Times New Roman" w:hAnsi="Times New Roman" w:cs="Times New Roman"/>
          <w:i/>
        </w:rPr>
        <w:fldChar w:fldCharType="begin"/>
      </w:r>
      <w:r w:rsidRPr="00665F2C">
        <w:rPr>
          <w:rFonts w:ascii="Times New Roman" w:hAnsi="Times New Roman" w:cs="Times New Roman"/>
          <w:i/>
        </w:rPr>
        <w:instrText xml:space="preserve"> ADDIN ZOTERO_ITEM CSL_CITATION {"citationID":"atVQtsZL","properties":{"formattedCitation":"(Wong et al., 2017)","plainCitation":"(Wong et al., 2017)","noteIndex":0},"citationItems":[{"id":107,"uris":["http://zotero.org/users/local/i7ifYjyX/items/3HXZ7F5T"],"uri":["http://zotero.org/users/local/i7ifYjyX/items/3HXZ7F5T"],"itemData":{"id":107,"type":"article-journal","title":"Development of Gene-Based SSR Markers in Winged  Bean (Psophocarpus tetragonolobus (L.) DC.) for  Diversity Assessment","container-title":"Genes","volume":"8","issue":"3","source":"PubMed","abstract":"Winged bean (Psophocarpus tetragonolobus) is an herbaceous multipurpose legume grown in hot and humid countries as a pulse, vegetable (leaves and pods), or root tuber crop depending on local consumption preferences. In addition to its different nutrient-rich edible parts which could contribute to food and nutritional security, it is an efficient nitrogen fixer as a component of sustainable agricultural systems. Generating genetic resources and improved lines would help to accelerate the breeding improvement of this crop, as the lack of improved cultivars adapted to specific environments has been one of the limitations preventing wider use. A transcriptomic de novo assembly was constructed from four tissues: leaf, root, pod, and reproductive tissues from Malaysian accessions, comprising of 198,554 contigs with a N50 of 1462 bp. Of these, 138,958 (70.0%) could be annotated. Among 9682 genic simple sequence repeat (SSR) motifs identified (excluding monomer repeats), trinucleotide-repeats were the most abundant (4855), followed by di-nucleotide (4500) repeats. A total of 18 SSR markers targeting di- and tri-nucleotide repeats have been validated as polymorphic markers based on an initial assessment of nine genotypes originated from five countries. A cluster analysis revealed provisional clusters among this limited, yet diverse selection of germplasm. The developed assembly and validated genic SSRs in this study provide a foundation for a better understanding of the plant breeding system for the genetic improvement of winged bean.","DOI":"10.3390/genes8030100","ISSN":"2073-4425","note":"PMID: 28282950\nPMCID: PMC5368704","journalAbbreviation":"Genes (Basel)","language":"eng","author":[{"family":"Wong","given":"Quin Nee"},{"family":"Tanzi","given":"Alberto Stefano"},{"family":"Ho","given":"Wai Kuan"},{"family":"Malla","given":"Sunir"},{"family":"Blythe","given":"Martin"},{"family":"Karunaratne","given":"Asha"},{"family":"Massawe","given":"Festo"},{"family":"Mayes","given":"Sean"}],"issued":{"date-parts":[["2017",3,9]]}}}],"schema":"https://github.com/citation-style-language/schema/raw/master/csl-citation.json"} </w:instrText>
      </w:r>
      <w:r w:rsidR="00C270FC" w:rsidRPr="00665F2C">
        <w:rPr>
          <w:rFonts w:ascii="Times New Roman" w:hAnsi="Times New Roman" w:cs="Times New Roman"/>
          <w:i/>
        </w:rPr>
        <w:fldChar w:fldCharType="separate"/>
      </w:r>
      <w:r w:rsidR="00BB7EDE" w:rsidRPr="00665F2C">
        <w:rPr>
          <w:rFonts w:ascii="Times New Roman" w:hAnsi="Times New Roman" w:cs="Times New Roman"/>
        </w:rPr>
        <w:t>(</w:t>
      </w:r>
      <w:r w:rsidRPr="00665F2C">
        <w:rPr>
          <w:rFonts w:ascii="Times New Roman" w:hAnsi="Times New Roman" w:cs="Times New Roman"/>
        </w:rPr>
        <w:t>2017)</w:t>
      </w:r>
      <w:r w:rsidR="00C270FC" w:rsidRPr="00665F2C">
        <w:rPr>
          <w:rFonts w:ascii="Times New Roman" w:hAnsi="Times New Roman" w:cs="Times New Roman"/>
          <w:i/>
        </w:rPr>
        <w:fldChar w:fldCharType="end"/>
      </w:r>
      <w:r w:rsidRPr="00665F2C">
        <w:rPr>
          <w:rFonts w:ascii="Times New Roman" w:hAnsi="Times New Roman" w:cs="Times New Roman"/>
        </w:rPr>
        <w:t xml:space="preserve"> identified over 9000. All four studies reported an abundance of tri-nucleotide repeat-containing SSRs, which is not unexpected given that contraction or expansion of these repeats would not interrupt the coding region of the transcript in which the SSR was found.</w:t>
      </w:r>
    </w:p>
    <w:p w14:paraId="216859AA" w14:textId="4348B169"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 xml:space="preserve">Comparison of the four </w:t>
      </w:r>
      <w:r w:rsidR="004F3D80" w:rsidRPr="00665F2C">
        <w:rPr>
          <w:rFonts w:ascii="Times New Roman" w:hAnsi="Times New Roman" w:cs="Times New Roman"/>
        </w:rPr>
        <w:t xml:space="preserve">underutilized legume </w:t>
      </w:r>
      <w:r w:rsidRPr="00665F2C">
        <w:rPr>
          <w:rFonts w:ascii="Times New Roman" w:hAnsi="Times New Roman" w:cs="Times New Roman"/>
        </w:rPr>
        <w:t xml:space="preserve">transcriptomes generated by Chapman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yT770sOQ","properties":{"formattedCitation":"(Chapman, 2015)","plainCitation":"(Chapman, 2015)","noteIndex":0},"citationItems":[{"id":110,"uris":["http://zotero.org/users/local/i7ifYjyX/items/ZY5P2QEU"],"uri":["http://zotero.org/users/local/i7ifYjyX/items/ZY5P2QEU"],"itemData":{"id":110,"type":"article-journal","title":"Transcriptome sequencing and marker development for four underutilized legumes","container-title":"Applications in Plant Sciences","volume":"3","issue":"2","source":"PubMed","abstract":"•\nPREMISE OF THE STUDY: Combating threats to food and nutrition security in the context of climate change and global population increase is one of the highest priorities of major international organizations. Hundreds of species are grown on a small scale in some of the most drought/flood-prone regions of the world and as such may harbor some of the most environmentally tolerant crops (and alleles). •\nMETHODS AND RESULTS: In this study, transcriptomes were sequenced, assembled, and annotated for four underutilized legume crops. Microsatellite markers were identified in each species, as well as a conserved orthologous set of markers for cross-family phylogenetics and comparative mapping, which were ground-truthed on a panel of diverse legume germplasm. •\nCONCLUSIONS: An understanding of these underutilized legumes will inform crop selection and breeding by allowing the investigation of genetic variation and the genetic basis of adaptive traits to be established.","DOI":"10.3732/apps.1400111","ISSN":"2168-0450","note":"PMID: 25699221\nPMCID: PMC4332146","journalAbbreviation":"Appl Plant Sci","language":"eng","author":[{"family":"Chapman","given":"Mark A."}],"issued":{"date-parts":[["2015",2]]}}}],"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2015)</w:t>
      </w:r>
      <w:r w:rsidR="00C270FC" w:rsidRPr="00665F2C">
        <w:rPr>
          <w:rFonts w:ascii="Times New Roman" w:hAnsi="Times New Roman" w:cs="Times New Roman"/>
        </w:rPr>
        <w:fldChar w:fldCharType="end"/>
      </w:r>
      <w:r w:rsidRPr="00665F2C">
        <w:rPr>
          <w:rFonts w:ascii="Times New Roman" w:hAnsi="Times New Roman" w:cs="Times New Roman"/>
        </w:rPr>
        <w:t xml:space="preserve"> allowed the identification of cross-legume Conserved Ortholog Sequence (COS) markers, i.e. putatively orthologous transcripts across the four species</w:t>
      </w:r>
      <w:r w:rsidR="004F3D80" w:rsidRPr="00665F2C">
        <w:rPr>
          <w:rFonts w:ascii="Times New Roman" w:hAnsi="Times New Roman" w:cs="Times New Roman"/>
        </w:rPr>
        <w:t xml:space="preserve">. These markers </w:t>
      </w:r>
      <w:r w:rsidRPr="00665F2C">
        <w:rPr>
          <w:rFonts w:ascii="Times New Roman" w:hAnsi="Times New Roman" w:cs="Times New Roman"/>
        </w:rPr>
        <w:t>could be used for primer design and subsequent phylogenetic or comparative mapping investigations. These investigations reflect the utility of transcriptome sequences for facilitating further genetic studies concerning crop origins, the partitioning of genetic diversity and comparative genetic mapping.</w:t>
      </w:r>
    </w:p>
    <w:p w14:paraId="3B449078" w14:textId="3EC9425C"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 xml:space="preserve">The development of these molecular markers has the potential to expedite breeding for improved varieties, termed molecular breeding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PtqH5hLE","properties":{"formattedCitation":"(Moose and Mumm, 2008)","plainCitation":"(Moose and Mumm, 2008)","noteIndex":0},"citationItems":[{"id":113,"uris":["http://zotero.org/users/local/i7ifYjyX/items/FQMPWUT5"],"uri":["http://zotero.org/users/local/i7ifYjyX/items/FQMPWUT5"],"itemData":{"id":113,"type":"article-journal","title":"Molecular Plant Breeding as the Foundation for 21st Century Crop Improvement","container-title":"PLANT PHYSIOLOGY","page":"969-977","volume":"147","issue":"3","source":"Crossref","DOI":"10.1104/pp.108.118232","ISSN":"0032-0889, 1532-2548","language":"en","author":[{"family":"Moose","given":"S. P."},{"family":"Mumm","given":"R. H."}],"issued":{"date-parts":[["2008",5,8]]}}}],"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Moose and Mumm, 2008)</w:t>
      </w:r>
      <w:r w:rsidR="00C270FC" w:rsidRPr="00665F2C">
        <w:rPr>
          <w:rFonts w:ascii="Times New Roman" w:hAnsi="Times New Roman" w:cs="Times New Roman"/>
        </w:rPr>
        <w:fldChar w:fldCharType="end"/>
      </w:r>
      <w:r w:rsidRPr="00665F2C">
        <w:rPr>
          <w:rFonts w:ascii="Times New Roman" w:hAnsi="Times New Roman" w:cs="Times New Roman"/>
        </w:rPr>
        <w:t xml:space="preserve">. In this, researchers </w:t>
      </w:r>
      <w:r w:rsidR="004F3D80" w:rsidRPr="00665F2C">
        <w:rPr>
          <w:rFonts w:ascii="Times New Roman" w:hAnsi="Times New Roman" w:cs="Times New Roman"/>
        </w:rPr>
        <w:t xml:space="preserve">begin by </w:t>
      </w:r>
      <w:r w:rsidRPr="00665F2C">
        <w:rPr>
          <w:rFonts w:ascii="Times New Roman" w:hAnsi="Times New Roman" w:cs="Times New Roman"/>
        </w:rPr>
        <w:t>identify</w:t>
      </w:r>
      <w:r w:rsidR="004F3D80" w:rsidRPr="00665F2C">
        <w:rPr>
          <w:rFonts w:ascii="Times New Roman" w:hAnsi="Times New Roman" w:cs="Times New Roman"/>
        </w:rPr>
        <w:t xml:space="preserve">ing </w:t>
      </w:r>
      <w:r w:rsidRPr="00665F2C">
        <w:rPr>
          <w:rFonts w:ascii="Times New Roman" w:hAnsi="Times New Roman" w:cs="Times New Roman"/>
        </w:rPr>
        <w:t xml:space="preserve">genomic regions of interest, for example </w:t>
      </w:r>
      <w:r w:rsidR="004F3D80" w:rsidRPr="00665F2C">
        <w:rPr>
          <w:rFonts w:ascii="Times New Roman" w:hAnsi="Times New Roman" w:cs="Times New Roman"/>
        </w:rPr>
        <w:t xml:space="preserve">those </w:t>
      </w:r>
      <w:r w:rsidRPr="00665F2C">
        <w:rPr>
          <w:rFonts w:ascii="Times New Roman" w:hAnsi="Times New Roman" w:cs="Times New Roman"/>
        </w:rPr>
        <w:t>containing positive alleles for yield or stress tolerance, using quantitative trait locus mapping or association mapping. They then identify molecular markers linked to these regions which are then genotyped in the crossed progeny. Individuals with the correct combination of markers are then retained in the population and the others removed, saving time to wait until the plants are adult to phenotype them, and reducing the amount of space needed to grow entire population of plants to adulthood, only to discard the majority. For relatively slow-growing crops such as winged bean this may be particularly important going forward.</w:t>
      </w:r>
    </w:p>
    <w:p w14:paraId="506730E5" w14:textId="45CE7FD2" w:rsidR="001468CE" w:rsidRPr="00665F2C" w:rsidRDefault="00BB7EDE" w:rsidP="00622628">
      <w:pPr>
        <w:spacing w:after="120" w:line="360" w:lineRule="auto"/>
        <w:jc w:val="both"/>
        <w:rPr>
          <w:rFonts w:ascii="Times New Roman" w:hAnsi="Times New Roman" w:cs="Times New Roman"/>
        </w:rPr>
      </w:pPr>
      <w:r w:rsidRPr="00665F2C">
        <w:rPr>
          <w:rFonts w:ascii="Times New Roman" w:hAnsi="Times New Roman" w:cs="Times New Roman"/>
          <w:b/>
        </w:rPr>
        <w:t>3.4</w:t>
      </w:r>
      <w:r w:rsidR="001468CE" w:rsidRPr="00665F2C">
        <w:rPr>
          <w:rFonts w:ascii="Times New Roman" w:hAnsi="Times New Roman" w:cs="Times New Roman"/>
          <w:b/>
        </w:rPr>
        <w:t xml:space="preserve">. Genome editing </w:t>
      </w:r>
      <w:r w:rsidRPr="00665F2C">
        <w:rPr>
          <w:rFonts w:ascii="Times New Roman" w:hAnsi="Times New Roman" w:cs="Times New Roman"/>
          <w:b/>
        </w:rPr>
        <w:t xml:space="preserve">and the future of </w:t>
      </w:r>
      <w:r w:rsidR="001468CE" w:rsidRPr="00665F2C">
        <w:rPr>
          <w:rFonts w:ascii="Times New Roman" w:hAnsi="Times New Roman" w:cs="Times New Roman"/>
          <w:b/>
        </w:rPr>
        <w:t>genetic manipulation</w:t>
      </w:r>
    </w:p>
    <w:p w14:paraId="21CBB136" w14:textId="0B0F4AD5" w:rsidR="001468CE" w:rsidRPr="00665F2C" w:rsidRDefault="001468CE" w:rsidP="00622628">
      <w:pPr>
        <w:spacing w:after="120" w:line="360" w:lineRule="auto"/>
        <w:jc w:val="both"/>
        <w:rPr>
          <w:rFonts w:ascii="Times New Roman" w:hAnsi="Times New Roman" w:cs="Times New Roman"/>
        </w:rPr>
      </w:pPr>
      <w:r w:rsidRPr="00665F2C">
        <w:rPr>
          <w:rFonts w:ascii="Times New Roman" w:hAnsi="Times New Roman" w:cs="Times New Roman"/>
        </w:rPr>
        <w:t xml:space="preserve">Significant progress has been made in last several years in the targeted genome-editing technologies including ZFNs, TALENs and CRISPR-Cas system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ZJa5sPuz","properties":{"formattedCitation":"(Nemudryi et al., 2014)","plainCitation":"(Nemudryi et al., 2014)","noteIndex":0},"citationItems":[{"id":115,"uris":["http://zotero.org/users/local/i7ifYjyX/items/DWY3N8M9"],"uri":["http://zotero.org/users/local/i7ifYjyX/items/DWY3N8M9"],"itemData":{"id":115,"type":"article-journal","title":"TALEN and CRISPR/Cas Genome Editing Systems: Tools of Discovery","container-title":"Acta Naturae","page":"19-40","volume":"6","issue":"3","source":"PubMed","abstract":"Precise studies of plant, animal and human genomes enable remarkable opportunities of obtained data application in biotechnology and medicine. However, knowing nucleotide sequences isn't enough for understanding of particular genomic elements functional relationship and their role in phenotype formation and disease pathogenesis. In post-genomic era methods allowing genomic DNA sequences manipulation, visualization and regulation of gene expression are rapidly evolving. Though, there are few methods, that meet high standards of efficiency, safety and accessibility for a wide range of researchers. In 2011 and 2013 novel methods of genome editing appeared - this are TALEN (Transcription Activator-Like Effector Nucleases) and CRISPR (Clustered Regulatory Interspaced Short Palindromic Repeats)/Cas9 systems. Although TALEN and CRISPR/Cas9 appeared recently, these systems have proved to be effective and reliable tools for genome engineering. Here we generally review application of these systems for genome editing in conventional model objects of current biology, functional genome screening, cell-based human hereditary disease modeling, epigenome studies and visualization of cellular processes. Additionally, we review general strategies for designing TALEN and CRISPR/Cas9 and analyzing their activity. We also discuss some obstacles researcher can face using these genome editing tools.","ISSN":"2075-8251","note":"PMID: 25349712\nPMCID: PMC4207558","title-short":"TALEN and CRISPR/Cas Genome Editing Systems","journalAbbreviation":"Acta Naturae","language":"eng","author":[{"family":"Nemudryi","given":"A. A."},{"family":"Valetdinova","given":"K. R."},{"family":"Medvedev","given":"S. P."},{"family":"Zakian","given":"S. M."}],"issued":{"date-parts":[["2014",7]]}}}],"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Nemudryi et al., 2014)</w:t>
      </w:r>
      <w:r w:rsidR="00C270FC" w:rsidRPr="00665F2C">
        <w:rPr>
          <w:rFonts w:ascii="Times New Roman" w:hAnsi="Times New Roman" w:cs="Times New Roman"/>
        </w:rPr>
        <w:fldChar w:fldCharType="end"/>
      </w:r>
      <w:r w:rsidRPr="00665F2C">
        <w:rPr>
          <w:rFonts w:ascii="Times New Roman" w:hAnsi="Times New Roman" w:cs="Times New Roman"/>
        </w:rPr>
        <w:t xml:space="preserve">.Use of the CRISPR-Cas9 system towards the study of symbiotic nitrogen fixation (SNF) in legumes, and the engineering of this pathway into non-legume crops to reduce the dependence on the use of nitrogen fertilizers has been proposed </w:t>
      </w:r>
      <w:r w:rsidR="00C270FC" w:rsidRPr="00665F2C">
        <w:rPr>
          <w:rFonts w:ascii="Times New Roman" w:hAnsi="Times New Roman" w:cs="Times New Roman"/>
        </w:rPr>
        <w:fldChar w:fldCharType="begin"/>
      </w:r>
      <w:r w:rsidRPr="00665F2C">
        <w:rPr>
          <w:rFonts w:ascii="Times New Roman" w:hAnsi="Times New Roman" w:cs="Times New Roman"/>
        </w:rPr>
        <w:instrText xml:space="preserve"> ADDIN ZOTERO_ITEM CSL_CITATION {"citationID":"eV3mNcmF","properties":{"formattedCitation":"(Wang et al., 2017)","plainCitation":"(Wang et al., 2017)","noteIndex":0},"citationItems":[{"id":117,"uris":["http://zotero.org/users/local/i7ifYjyX/items/5US6XQU4"],"uri":["http://zotero.org/users/local/i7ifYjyX/items/5US6XQU4"],"itemData":{"id":117,"type":"chapter","title":"Use of CRISPR/Cas9 for Symbiotic Nitrogen Fixation Research in Legumes","container-title":"Progress in Molecular Biology and Translational Science","publisher":"Elsevier","page":"187-213","volume":"149","source":"Crossref","URL":"https://linkinghub.elsevier.com/retrieve/pii/S187711731730042X","ISBN":"978-0-12-811743-9","note":"DOI: 10.1016/bs.pmbts.2017.03.010","language":"en","author":[{"family":"Wang","given":"Longlong"},{"family":"Wang","given":"Longxiang"},{"family":"Zhou","given":"Yu"},{"family":"Duanmu","given":"Deqiang"}],"issued":{"date-parts":[["2017"]]},"accessed":{"date-parts":[["2018",12,7]]}}}],"schema":"https://github.com/citation-style-language/schema/raw/master/csl-citation.json"} </w:instrText>
      </w:r>
      <w:r w:rsidR="00C270FC" w:rsidRPr="00665F2C">
        <w:rPr>
          <w:rFonts w:ascii="Times New Roman" w:hAnsi="Times New Roman" w:cs="Times New Roman"/>
        </w:rPr>
        <w:fldChar w:fldCharType="separate"/>
      </w:r>
      <w:r w:rsidRPr="00665F2C">
        <w:rPr>
          <w:rFonts w:ascii="Times New Roman" w:hAnsi="Times New Roman" w:cs="Times New Roman"/>
        </w:rPr>
        <w:t>(Wang et al., 2017)</w:t>
      </w:r>
      <w:r w:rsidR="00C270FC" w:rsidRPr="00665F2C">
        <w:rPr>
          <w:rFonts w:ascii="Times New Roman" w:hAnsi="Times New Roman" w:cs="Times New Roman"/>
        </w:rPr>
        <w:fldChar w:fldCharType="end"/>
      </w:r>
      <w:r w:rsidRPr="00665F2C">
        <w:rPr>
          <w:rFonts w:ascii="Times New Roman" w:hAnsi="Times New Roman" w:cs="Times New Roman"/>
        </w:rPr>
        <w:t>. The successful application of CRISPR-Cas9 mediated genome editing of specific genes in soybean</w:t>
      </w:r>
      <w:r w:rsidR="00C270FC" w:rsidRPr="00665F2C">
        <w:rPr>
          <w:rFonts w:ascii="Times New Roman" w:hAnsi="Times New Roman" w:cs="Times New Roman"/>
          <w:i/>
        </w:rPr>
        <w:fldChar w:fldCharType="begin"/>
      </w:r>
      <w:r w:rsidRPr="00665F2C">
        <w:rPr>
          <w:rFonts w:ascii="Times New Roman" w:hAnsi="Times New Roman" w:cs="Times New Roman"/>
          <w:i/>
        </w:rPr>
        <w:instrText xml:space="preserve"> ADDIN ZOTERO_ITEM CSL_CITATION {"citationID":"WGb4dlAi","properties":{"formattedCitation":"(Cai et al., 2015)","plainCitation":"(Cai et al., 2015)","noteIndex":0},"citationItems":[{"id":118,"uris":["http://zotero.org/users/local/i7ifYjyX/items/EXLWCJRT"],"uri":["http://zotero.org/users/local/i7ifYjyX/items/EXLWCJRT"],"itemData":{"id":118,"type":"article-journal","title":"CRISPR/Cas9-Mediated Genome Editing in Soybean Hairy Roots","container-title":"PLOS ONE","page":"e0136064","volume":"10","issue":"8","source":"Crossref","DOI":"10.1371/journal.pone.0136064","ISSN":"1932-6203","language":"en","author":[{"family":"Cai","given":"Yupeng"},{"family":"Chen","given":"Li"},{"family":"Liu","given":"Xiujie"},{"family":"Sun","given":"Shi"},{"family":"Wu","given":"Cunxiang"},{"family":"Jiang","given":"Bingjun"},{"family":"Han","given":"Tianfu"},{"family":"Hou","given":"Wensheng"}],"editor":[{"family":"Xu","given":"Xiaolei"}],"issued":{"date-parts":[["2015",8,18]]}}}],"schema":"https://github.com/citation-style-language/schema/raw/master/csl-citation.json"} </w:instrText>
      </w:r>
      <w:r w:rsidR="00C270FC" w:rsidRPr="00665F2C">
        <w:rPr>
          <w:rFonts w:ascii="Times New Roman" w:hAnsi="Times New Roman" w:cs="Times New Roman"/>
          <w:i/>
        </w:rPr>
        <w:fldChar w:fldCharType="separate"/>
      </w:r>
      <w:r w:rsidRPr="00665F2C">
        <w:rPr>
          <w:rFonts w:ascii="Times New Roman" w:hAnsi="Times New Roman" w:cs="Times New Roman"/>
        </w:rPr>
        <w:t>(Cai et al., 2015)</w:t>
      </w:r>
      <w:r w:rsidR="00C270FC" w:rsidRPr="00665F2C">
        <w:rPr>
          <w:rFonts w:ascii="Times New Roman" w:hAnsi="Times New Roman" w:cs="Times New Roman"/>
          <w:i/>
        </w:rPr>
        <w:fldChar w:fldCharType="end"/>
      </w:r>
      <w:r w:rsidRPr="00665F2C">
        <w:rPr>
          <w:rFonts w:ascii="Times New Roman" w:hAnsi="Times New Roman" w:cs="Times New Roman"/>
        </w:rPr>
        <w:t>, proves the potential to target specific genes responsible for</w:t>
      </w:r>
      <w:r w:rsidR="00B25885" w:rsidRPr="00665F2C">
        <w:rPr>
          <w:rFonts w:ascii="Times New Roman" w:hAnsi="Times New Roman" w:cs="Times New Roman"/>
        </w:rPr>
        <w:t xml:space="preserve"> biosynthesis of anti-nutrients, including </w:t>
      </w:r>
      <w:r w:rsidRPr="00665F2C">
        <w:rPr>
          <w:rFonts w:ascii="Times New Roman" w:hAnsi="Times New Roman" w:cs="Times New Roman"/>
        </w:rPr>
        <w:t>condensed tannin or inhibitors in winged bean (Figure 8). This will help in adopting the plant for further cultivation, consumption and commercialization and will provide a safety-net against the nutrition deficiency.</w:t>
      </w:r>
    </w:p>
    <w:p w14:paraId="1E5A2D4D" w14:textId="64B6935C" w:rsidR="001468CE" w:rsidRPr="00665F2C" w:rsidRDefault="00BB7EDE" w:rsidP="00622628">
      <w:pPr>
        <w:spacing w:after="120" w:line="360" w:lineRule="auto"/>
        <w:jc w:val="both"/>
        <w:rPr>
          <w:rFonts w:ascii="Times New Roman" w:hAnsi="Times New Roman" w:cs="Times New Roman"/>
          <w:b/>
        </w:rPr>
      </w:pPr>
      <w:r w:rsidRPr="00665F2C">
        <w:rPr>
          <w:rFonts w:ascii="Times New Roman" w:hAnsi="Times New Roman" w:cs="Times New Roman"/>
          <w:b/>
        </w:rPr>
        <w:t>4</w:t>
      </w:r>
      <w:r w:rsidR="001468CE" w:rsidRPr="00665F2C">
        <w:rPr>
          <w:rFonts w:ascii="Times New Roman" w:hAnsi="Times New Roman" w:cs="Times New Roman"/>
          <w:b/>
        </w:rPr>
        <w:t>. Conclusion</w:t>
      </w:r>
    </w:p>
    <w:p w14:paraId="04889DCC" w14:textId="35E195CD" w:rsidR="001468CE" w:rsidRPr="00665F2C" w:rsidRDefault="0069190E" w:rsidP="00622628">
      <w:pPr>
        <w:spacing w:after="120" w:line="360" w:lineRule="auto"/>
        <w:jc w:val="both"/>
        <w:rPr>
          <w:rFonts w:ascii="Times New Roman" w:hAnsi="Times New Roman" w:cs="Times New Roman"/>
        </w:rPr>
      </w:pPr>
      <w:r w:rsidRPr="00665F2C">
        <w:rPr>
          <w:rFonts w:ascii="Times New Roman" w:hAnsi="Times New Roman" w:cs="Times New Roman"/>
        </w:rPr>
        <w:t xml:space="preserve">Underutilized </w:t>
      </w:r>
      <w:r w:rsidR="00B25885" w:rsidRPr="00665F2C">
        <w:rPr>
          <w:rFonts w:ascii="Times New Roman" w:hAnsi="Times New Roman" w:cs="Times New Roman"/>
        </w:rPr>
        <w:t>l</w:t>
      </w:r>
      <w:r w:rsidR="001468CE" w:rsidRPr="00665F2C">
        <w:rPr>
          <w:rFonts w:ascii="Times New Roman" w:hAnsi="Times New Roman" w:cs="Times New Roman"/>
        </w:rPr>
        <w:t xml:space="preserve">egumes with high-quality protein and calories that are not extensively utilized as food need to be targeted for improvement. This will help to address the food and nutrition issues of the population. As a very limited number of </w:t>
      </w:r>
      <w:r w:rsidRPr="00665F2C">
        <w:rPr>
          <w:rFonts w:ascii="Times New Roman" w:hAnsi="Times New Roman" w:cs="Times New Roman"/>
        </w:rPr>
        <w:t>legumes</w:t>
      </w:r>
      <w:r w:rsidR="001468CE" w:rsidRPr="00665F2C">
        <w:rPr>
          <w:rFonts w:ascii="Times New Roman" w:hAnsi="Times New Roman" w:cs="Times New Roman"/>
        </w:rPr>
        <w:t xml:space="preserve">, dry beans, legume seeds or grain legumes are used on a large scale for human food at present; the focus should be to improve underutilized legumes for human consumption and use and we proposed winged bean as a model for this. In this paper we review some past, present and future suggestions for methods to improve these crops through various biotechnological, breeding and agronomic practices to address the productivity, yield and climate resilient traits without compromising the bioavailability of molecules in this underutilized legume. Successful development of a somatic embryogenesis will lead to the ability to </w:t>
      </w:r>
      <w:r w:rsidRPr="00665F2C">
        <w:rPr>
          <w:rFonts w:ascii="Times New Roman" w:hAnsi="Times New Roman" w:cs="Times New Roman"/>
        </w:rPr>
        <w:t xml:space="preserve">edit </w:t>
      </w:r>
      <w:r w:rsidR="001468CE" w:rsidRPr="00665F2C">
        <w:rPr>
          <w:rFonts w:ascii="Times New Roman" w:hAnsi="Times New Roman" w:cs="Times New Roman"/>
        </w:rPr>
        <w:t xml:space="preserve">genes of interest through </w:t>
      </w:r>
      <w:r w:rsidR="001468CE" w:rsidRPr="00665F2C">
        <w:rPr>
          <w:rFonts w:ascii="Times New Roman" w:hAnsi="Times New Roman" w:cs="Times New Roman"/>
          <w:i/>
        </w:rPr>
        <w:t>Agrobacterium</w:t>
      </w:r>
      <w:r w:rsidR="001468CE" w:rsidRPr="00665F2C">
        <w:rPr>
          <w:rFonts w:ascii="Times New Roman" w:hAnsi="Times New Roman" w:cs="Times New Roman"/>
        </w:rPr>
        <w:t xml:space="preserve">-mediated transformation. </w:t>
      </w:r>
      <w:r w:rsidR="001468CE" w:rsidRPr="00665F2C">
        <w:rPr>
          <w:rFonts w:ascii="Times New Roman" w:eastAsia="Times New Roman" w:hAnsi="Times New Roman" w:cs="Times New Roman"/>
        </w:rPr>
        <w:t xml:space="preserve">Induced mutations have the ability to induce variability and increase the rate of domestication as is evident from this paper. </w:t>
      </w:r>
      <w:r w:rsidR="00B25885" w:rsidRPr="00665F2C">
        <w:rPr>
          <w:rFonts w:ascii="Times New Roman" w:eastAsia="Times New Roman" w:hAnsi="Times New Roman" w:cs="Times New Roman"/>
        </w:rPr>
        <w:t>I</w:t>
      </w:r>
      <w:r w:rsidR="001468CE" w:rsidRPr="00665F2C">
        <w:rPr>
          <w:rFonts w:ascii="Times New Roman" w:eastAsia="Times New Roman" w:hAnsi="Times New Roman" w:cs="Times New Roman"/>
        </w:rPr>
        <w:t>nduced mutagenesis has produced several positive results in winged bean</w:t>
      </w:r>
      <w:r w:rsidR="00B25885" w:rsidRPr="00665F2C">
        <w:rPr>
          <w:rFonts w:ascii="Times New Roman" w:eastAsia="Times New Roman" w:hAnsi="Times New Roman" w:cs="Times New Roman"/>
        </w:rPr>
        <w:t>. T</w:t>
      </w:r>
      <w:r w:rsidR="001468CE" w:rsidRPr="00665F2C">
        <w:rPr>
          <w:rFonts w:ascii="Times New Roman" w:hAnsi="Times New Roman" w:cs="Times New Roman"/>
        </w:rPr>
        <w:t xml:space="preserve">olerance to stress, diseases and pests as well as the presence of anti-nutrient factors </w:t>
      </w:r>
      <w:r w:rsidR="00B25885" w:rsidRPr="00665F2C">
        <w:rPr>
          <w:rFonts w:ascii="Times New Roman" w:hAnsi="Times New Roman" w:cs="Times New Roman"/>
        </w:rPr>
        <w:t xml:space="preserve">(saponins, lectins, inhibitors and tannins) </w:t>
      </w:r>
      <w:r w:rsidR="001468CE" w:rsidRPr="00665F2C">
        <w:rPr>
          <w:rFonts w:ascii="Times New Roman" w:hAnsi="Times New Roman" w:cs="Times New Roman"/>
        </w:rPr>
        <w:t xml:space="preserve">are the traits which need be addressed. </w:t>
      </w:r>
      <w:r w:rsidR="00B25885" w:rsidRPr="00665F2C">
        <w:rPr>
          <w:rFonts w:ascii="Times New Roman" w:hAnsi="Times New Roman" w:cs="Times New Roman"/>
        </w:rPr>
        <w:t xml:space="preserve">Once the genetic bases of these traits </w:t>
      </w:r>
      <w:proofErr w:type="gramStart"/>
      <w:r w:rsidR="00B25885" w:rsidRPr="00665F2C">
        <w:rPr>
          <w:rFonts w:ascii="Times New Roman" w:hAnsi="Times New Roman" w:cs="Times New Roman"/>
        </w:rPr>
        <w:t>is revealed</w:t>
      </w:r>
      <w:proofErr w:type="gramEnd"/>
      <w:r w:rsidR="00B25885" w:rsidRPr="00665F2C">
        <w:rPr>
          <w:rFonts w:ascii="Times New Roman" w:hAnsi="Times New Roman" w:cs="Times New Roman"/>
        </w:rPr>
        <w:t xml:space="preserve">, </w:t>
      </w:r>
      <w:r w:rsidR="001468CE" w:rsidRPr="00665F2C">
        <w:rPr>
          <w:rFonts w:ascii="Times New Roman" w:hAnsi="Times New Roman" w:cs="Times New Roman"/>
        </w:rPr>
        <w:t>genome-editing technique</w:t>
      </w:r>
      <w:r w:rsidR="00B25885" w:rsidRPr="00665F2C">
        <w:rPr>
          <w:rFonts w:ascii="Times New Roman" w:hAnsi="Times New Roman" w:cs="Times New Roman"/>
        </w:rPr>
        <w:t>s</w:t>
      </w:r>
      <w:r w:rsidR="00F11B06" w:rsidRPr="00665F2C">
        <w:rPr>
          <w:rFonts w:ascii="Times New Roman" w:hAnsi="Times New Roman" w:cs="Times New Roman"/>
        </w:rPr>
        <w:t xml:space="preserve"> </w:t>
      </w:r>
      <w:r w:rsidR="00B25885" w:rsidRPr="00665F2C">
        <w:rPr>
          <w:rFonts w:ascii="Times New Roman" w:hAnsi="Times New Roman" w:cs="Times New Roman"/>
        </w:rPr>
        <w:t>of</w:t>
      </w:r>
      <w:r w:rsidR="00F11B06" w:rsidRPr="00665F2C">
        <w:rPr>
          <w:rFonts w:ascii="Times New Roman" w:hAnsi="Times New Roman" w:cs="Times New Roman"/>
        </w:rPr>
        <w:t xml:space="preserve"> </w:t>
      </w:r>
      <w:r w:rsidR="001468CE" w:rsidRPr="00665F2C">
        <w:rPr>
          <w:rFonts w:ascii="Times New Roman" w:hAnsi="Times New Roman" w:cs="Times New Roman"/>
        </w:rPr>
        <w:t>the genes responsible</w:t>
      </w:r>
      <w:r w:rsidR="00B25885" w:rsidRPr="00665F2C">
        <w:rPr>
          <w:rFonts w:ascii="Times New Roman" w:hAnsi="Times New Roman" w:cs="Times New Roman"/>
        </w:rPr>
        <w:t xml:space="preserve"> will expedite the development of desirable genetic variants</w:t>
      </w:r>
      <w:r w:rsidR="001468CE" w:rsidRPr="00665F2C">
        <w:rPr>
          <w:rFonts w:ascii="Times New Roman" w:hAnsi="Times New Roman" w:cs="Times New Roman"/>
        </w:rPr>
        <w:t>. The genome-edited plant ideotype with suitable traits</w:t>
      </w:r>
      <w:r w:rsidR="00B25885" w:rsidRPr="00665F2C">
        <w:rPr>
          <w:rFonts w:ascii="Times New Roman" w:hAnsi="Times New Roman" w:cs="Times New Roman"/>
        </w:rPr>
        <w:t>, i.e</w:t>
      </w:r>
      <w:r w:rsidR="00B32FC2">
        <w:rPr>
          <w:rFonts w:ascii="Times New Roman" w:hAnsi="Times New Roman" w:cs="Times New Roman"/>
        </w:rPr>
        <w:t>.</w:t>
      </w:r>
      <w:r w:rsidR="00B25885" w:rsidRPr="00665F2C">
        <w:rPr>
          <w:rFonts w:ascii="Times New Roman" w:hAnsi="Times New Roman" w:cs="Times New Roman"/>
        </w:rPr>
        <w:t xml:space="preserve"> low anti-nutrients and </w:t>
      </w:r>
      <w:r w:rsidR="00651CDB" w:rsidRPr="00665F2C">
        <w:rPr>
          <w:rFonts w:ascii="Times New Roman" w:hAnsi="Times New Roman" w:cs="Times New Roman"/>
        </w:rPr>
        <w:t xml:space="preserve">fortified protein-rich </w:t>
      </w:r>
      <w:r w:rsidR="00B25885" w:rsidRPr="00665F2C">
        <w:rPr>
          <w:rFonts w:ascii="Times New Roman" w:hAnsi="Times New Roman" w:cs="Times New Roman"/>
        </w:rPr>
        <w:t xml:space="preserve">edible parts of the plant, has the potential </w:t>
      </w:r>
      <w:r w:rsidR="00651CDB" w:rsidRPr="00665F2C">
        <w:rPr>
          <w:rFonts w:ascii="Times New Roman" w:hAnsi="Times New Roman" w:cs="Times New Roman"/>
        </w:rPr>
        <w:t xml:space="preserve">to provide household nutrition security to </w:t>
      </w:r>
      <w:r w:rsidR="00B25885" w:rsidRPr="00665F2C">
        <w:rPr>
          <w:rFonts w:ascii="Times New Roman" w:hAnsi="Times New Roman" w:cs="Times New Roman"/>
        </w:rPr>
        <w:t>those at risk of hunger and malnutrition</w:t>
      </w:r>
      <w:r w:rsidR="001468CE" w:rsidRPr="00665F2C">
        <w:rPr>
          <w:rFonts w:ascii="Times New Roman" w:hAnsi="Times New Roman" w:cs="Times New Roman"/>
        </w:rPr>
        <w:t>.</w:t>
      </w:r>
    </w:p>
    <w:p w14:paraId="081A3EC7" w14:textId="77777777" w:rsidR="00BB7EDE" w:rsidRPr="00665F2C" w:rsidRDefault="00BB7EDE" w:rsidP="00945BC6">
      <w:pPr>
        <w:autoSpaceDE w:val="0"/>
        <w:autoSpaceDN w:val="0"/>
        <w:adjustRightInd w:val="0"/>
        <w:spacing w:after="0" w:line="240" w:lineRule="auto"/>
        <w:rPr>
          <w:rFonts w:ascii="Times New Roman" w:hAnsi="Times New Roman" w:cs="Times New Roman"/>
          <w:b/>
        </w:rPr>
      </w:pPr>
    </w:p>
    <w:p w14:paraId="71E71D73" w14:textId="77777777" w:rsidR="00BB7EDE" w:rsidRPr="00665F2C" w:rsidRDefault="00BB7EDE" w:rsidP="00945BC6">
      <w:pPr>
        <w:autoSpaceDE w:val="0"/>
        <w:autoSpaceDN w:val="0"/>
        <w:adjustRightInd w:val="0"/>
        <w:spacing w:after="0" w:line="240" w:lineRule="auto"/>
        <w:rPr>
          <w:rFonts w:ascii="Times New Roman" w:hAnsi="Times New Roman" w:cs="Times New Roman"/>
          <w:b/>
        </w:rPr>
      </w:pPr>
    </w:p>
    <w:p w14:paraId="4A61B7B8" w14:textId="77777777" w:rsidR="00BB7EDE" w:rsidRPr="00665F2C" w:rsidRDefault="00BB7EDE" w:rsidP="00945BC6">
      <w:pPr>
        <w:autoSpaceDE w:val="0"/>
        <w:autoSpaceDN w:val="0"/>
        <w:adjustRightInd w:val="0"/>
        <w:spacing w:after="0" w:line="240" w:lineRule="auto"/>
        <w:rPr>
          <w:rFonts w:ascii="Times New Roman" w:hAnsi="Times New Roman" w:cs="Times New Roman"/>
          <w:b/>
        </w:rPr>
      </w:pPr>
    </w:p>
    <w:p w14:paraId="21D1D9E6" w14:textId="77777777" w:rsidR="001468CE" w:rsidRPr="00665F2C" w:rsidRDefault="001468CE" w:rsidP="00B32FC2">
      <w:pPr>
        <w:autoSpaceDE w:val="0"/>
        <w:autoSpaceDN w:val="0"/>
        <w:adjustRightInd w:val="0"/>
        <w:spacing w:after="0" w:line="240" w:lineRule="auto"/>
        <w:jc w:val="both"/>
        <w:rPr>
          <w:rFonts w:ascii="Times New Roman" w:hAnsi="Times New Roman" w:cs="Times New Roman"/>
          <w:b/>
        </w:rPr>
      </w:pPr>
      <w:r w:rsidRPr="00665F2C">
        <w:rPr>
          <w:rFonts w:ascii="Times New Roman" w:hAnsi="Times New Roman" w:cs="Times New Roman"/>
          <w:b/>
        </w:rPr>
        <w:t>Declaration of interest</w:t>
      </w:r>
    </w:p>
    <w:p w14:paraId="0AA10E0C" w14:textId="77777777" w:rsidR="001468CE" w:rsidRPr="00665F2C" w:rsidRDefault="001468CE" w:rsidP="00B32FC2">
      <w:pPr>
        <w:autoSpaceDE w:val="0"/>
        <w:autoSpaceDN w:val="0"/>
        <w:adjustRightInd w:val="0"/>
        <w:spacing w:after="0" w:line="240" w:lineRule="auto"/>
        <w:jc w:val="both"/>
        <w:rPr>
          <w:rFonts w:ascii="Times New Roman" w:hAnsi="Times New Roman" w:cs="Times New Roman"/>
          <w:b/>
        </w:rPr>
      </w:pPr>
    </w:p>
    <w:p w14:paraId="5FA48C64" w14:textId="77777777" w:rsidR="001468CE" w:rsidRPr="00665F2C" w:rsidRDefault="001468CE" w:rsidP="00B32FC2">
      <w:pPr>
        <w:autoSpaceDE w:val="0"/>
        <w:autoSpaceDN w:val="0"/>
        <w:adjustRightInd w:val="0"/>
        <w:spacing w:after="0" w:line="240" w:lineRule="auto"/>
        <w:jc w:val="both"/>
        <w:rPr>
          <w:rFonts w:ascii="Times New Roman" w:hAnsi="Times New Roman" w:cs="Times New Roman"/>
        </w:rPr>
      </w:pPr>
      <w:r w:rsidRPr="00665F2C">
        <w:rPr>
          <w:rFonts w:ascii="Times New Roman" w:hAnsi="Times New Roman" w:cs="Times New Roman"/>
        </w:rPr>
        <w:t>The authors have no conflict of interest to declare.</w:t>
      </w:r>
    </w:p>
    <w:p w14:paraId="46AAD4B6" w14:textId="77777777" w:rsidR="001468CE" w:rsidRPr="00665F2C" w:rsidRDefault="001468CE" w:rsidP="00B32FC2">
      <w:pPr>
        <w:autoSpaceDE w:val="0"/>
        <w:autoSpaceDN w:val="0"/>
        <w:adjustRightInd w:val="0"/>
        <w:spacing w:after="0" w:line="240" w:lineRule="auto"/>
        <w:jc w:val="both"/>
        <w:rPr>
          <w:rFonts w:ascii="Times New Roman" w:hAnsi="Times New Roman" w:cs="Times New Roman"/>
        </w:rPr>
      </w:pPr>
    </w:p>
    <w:p w14:paraId="22AF11AD" w14:textId="77777777" w:rsidR="001468CE" w:rsidRPr="00665F2C" w:rsidRDefault="001468CE" w:rsidP="00B32FC2">
      <w:pPr>
        <w:autoSpaceDE w:val="0"/>
        <w:autoSpaceDN w:val="0"/>
        <w:adjustRightInd w:val="0"/>
        <w:spacing w:after="0" w:line="240" w:lineRule="auto"/>
        <w:jc w:val="both"/>
        <w:rPr>
          <w:rFonts w:ascii="Times New Roman" w:hAnsi="Times New Roman" w:cs="Times New Roman"/>
          <w:b/>
        </w:rPr>
      </w:pPr>
      <w:r w:rsidRPr="00665F2C">
        <w:rPr>
          <w:rFonts w:ascii="Times New Roman" w:hAnsi="Times New Roman" w:cs="Times New Roman"/>
          <w:b/>
        </w:rPr>
        <w:t>Acknowledgments</w:t>
      </w:r>
    </w:p>
    <w:p w14:paraId="3145DF3C" w14:textId="77777777" w:rsidR="001468CE" w:rsidRPr="00665F2C" w:rsidRDefault="001468CE" w:rsidP="00B32FC2">
      <w:pPr>
        <w:autoSpaceDE w:val="0"/>
        <w:autoSpaceDN w:val="0"/>
        <w:adjustRightInd w:val="0"/>
        <w:spacing w:after="0" w:line="240" w:lineRule="auto"/>
        <w:jc w:val="both"/>
        <w:rPr>
          <w:rFonts w:ascii="Times New Roman" w:hAnsi="Times New Roman" w:cs="Times New Roman"/>
          <w:b/>
        </w:rPr>
      </w:pPr>
    </w:p>
    <w:p w14:paraId="6091BBEA" w14:textId="1327258F" w:rsidR="00945BC6" w:rsidRPr="00B32FC2" w:rsidRDefault="007F1447" w:rsidP="0079381E">
      <w:pPr>
        <w:spacing w:after="120" w:line="360" w:lineRule="auto"/>
        <w:jc w:val="both"/>
        <w:rPr>
          <w:rFonts w:ascii="Times New Roman" w:hAnsi="Times New Roman" w:cs="Times New Roman"/>
          <w:b/>
        </w:rPr>
      </w:pPr>
      <w:r w:rsidRPr="00665F2C">
        <w:rPr>
          <w:rFonts w:ascii="Times New Roman" w:hAnsi="Times New Roman" w:cs="Times New Roman"/>
        </w:rPr>
        <w:t>The</w:t>
      </w:r>
      <w:r w:rsidR="001468CE" w:rsidRPr="00665F2C">
        <w:rPr>
          <w:rFonts w:ascii="Times New Roman" w:hAnsi="Times New Roman" w:cs="Times New Roman"/>
        </w:rPr>
        <w:t xml:space="preserve"> Director CSIR-NBRI </w:t>
      </w:r>
      <w:r w:rsidR="00666D1C" w:rsidRPr="00665F2C">
        <w:rPr>
          <w:rFonts w:ascii="Times New Roman" w:hAnsi="Times New Roman" w:cs="Times New Roman"/>
        </w:rPr>
        <w:t xml:space="preserve">is acknowledged for providing the infrastructure </w:t>
      </w:r>
      <w:r w:rsidR="001468CE" w:rsidRPr="00665F2C">
        <w:rPr>
          <w:rFonts w:ascii="Times New Roman" w:hAnsi="Times New Roman" w:cs="Times New Roman"/>
        </w:rPr>
        <w:t>a</w:t>
      </w:r>
      <w:r w:rsidR="00666D1C" w:rsidRPr="00665F2C">
        <w:rPr>
          <w:rFonts w:ascii="Times New Roman" w:hAnsi="Times New Roman" w:cs="Times New Roman"/>
        </w:rPr>
        <w:t xml:space="preserve">s well as </w:t>
      </w:r>
      <w:r w:rsidR="001468CE" w:rsidRPr="00665F2C">
        <w:rPr>
          <w:rFonts w:ascii="Times New Roman" w:hAnsi="Times New Roman" w:cs="Times New Roman"/>
        </w:rPr>
        <w:t xml:space="preserve">Department of Biotechnology, </w:t>
      </w:r>
      <w:r w:rsidR="00666D1C" w:rsidRPr="00665F2C">
        <w:rPr>
          <w:rFonts w:ascii="Times New Roman" w:hAnsi="Times New Roman" w:cs="Times New Roman"/>
        </w:rPr>
        <w:t xml:space="preserve">Gov. of </w:t>
      </w:r>
      <w:r w:rsidR="001468CE" w:rsidRPr="00665F2C">
        <w:rPr>
          <w:rFonts w:ascii="Times New Roman" w:hAnsi="Times New Roman" w:cs="Times New Roman"/>
        </w:rPr>
        <w:t>India</w:t>
      </w:r>
      <w:r w:rsidR="00666D1C" w:rsidRPr="00665F2C">
        <w:rPr>
          <w:rFonts w:ascii="Times New Roman" w:hAnsi="Times New Roman" w:cs="Times New Roman"/>
        </w:rPr>
        <w:t xml:space="preserve"> for providing</w:t>
      </w:r>
      <w:r w:rsidR="00DC640C" w:rsidRPr="00665F2C">
        <w:rPr>
          <w:rFonts w:ascii="Times New Roman" w:hAnsi="Times New Roman" w:cs="Times New Roman"/>
        </w:rPr>
        <w:t xml:space="preserve"> the financial support to carry</w:t>
      </w:r>
      <w:r w:rsidR="00666D1C" w:rsidRPr="00665F2C">
        <w:rPr>
          <w:rFonts w:ascii="Times New Roman" w:hAnsi="Times New Roman" w:cs="Times New Roman"/>
        </w:rPr>
        <w:t xml:space="preserve">out research activity on winged </w:t>
      </w:r>
      <w:r w:rsidR="00945BC6" w:rsidRPr="00665F2C">
        <w:rPr>
          <w:rFonts w:ascii="Times New Roman" w:hAnsi="Times New Roman" w:cs="Times New Roman"/>
        </w:rPr>
        <w:t>bean.</w:t>
      </w:r>
    </w:p>
    <w:p w14:paraId="51E2E5E9" w14:textId="77777777" w:rsidR="00945BC6" w:rsidRPr="00665F2C" w:rsidRDefault="00945BC6" w:rsidP="00B32FC2">
      <w:pPr>
        <w:spacing w:after="120" w:line="360" w:lineRule="auto"/>
        <w:jc w:val="both"/>
        <w:rPr>
          <w:rFonts w:ascii="Times New Roman" w:hAnsi="Times New Roman" w:cs="Times New Roman"/>
          <w:b/>
        </w:rPr>
      </w:pPr>
    </w:p>
    <w:p w14:paraId="089AF6B0" w14:textId="77777777" w:rsidR="001468CE" w:rsidRPr="00665F2C" w:rsidRDefault="00945BC6" w:rsidP="0079381E">
      <w:pPr>
        <w:spacing w:after="120" w:line="360" w:lineRule="auto"/>
        <w:jc w:val="both"/>
        <w:rPr>
          <w:rFonts w:ascii="Times New Roman" w:hAnsi="Times New Roman" w:cs="Times New Roman"/>
          <w:b/>
        </w:rPr>
      </w:pPr>
      <w:r w:rsidRPr="00665F2C">
        <w:rPr>
          <w:rFonts w:ascii="Times New Roman" w:hAnsi="Times New Roman" w:cs="Times New Roman"/>
          <w:b/>
        </w:rPr>
        <w:t>REFERENCES</w:t>
      </w:r>
    </w:p>
    <w:p w14:paraId="3BF665A6" w14:textId="149858B3" w:rsidR="001468CE" w:rsidRPr="00665F2C" w:rsidRDefault="00C270FC" w:rsidP="0079381E">
      <w:pPr>
        <w:pStyle w:val="Bibliography"/>
        <w:jc w:val="both"/>
        <w:rPr>
          <w:rFonts w:ascii="Times New Roman" w:hAnsi="Times New Roman" w:cs="Times New Roman"/>
          <w:bCs/>
        </w:rPr>
      </w:pPr>
      <w:r w:rsidRPr="002053FA">
        <w:rPr>
          <w:rFonts w:ascii="Times New Roman" w:hAnsi="Times New Roman" w:cs="Times New Roman"/>
        </w:rPr>
        <w:fldChar w:fldCharType="begin"/>
      </w:r>
      <w:r w:rsidR="001468CE" w:rsidRPr="00665F2C">
        <w:rPr>
          <w:rFonts w:ascii="Times New Roman" w:hAnsi="Times New Roman" w:cs="Times New Roman"/>
          <w:bCs/>
        </w:rPr>
        <w:instrText xml:space="preserve"> ADDIN ZOTERO_BIBL {"uncited":[],"omitted":[],"custom":[]} CSL_BIBLIOGRAPHY </w:instrText>
      </w:r>
      <w:r w:rsidRPr="002053FA">
        <w:rPr>
          <w:rFonts w:ascii="Times New Roman" w:hAnsi="Times New Roman" w:cs="Times New Roman"/>
        </w:rPr>
        <w:fldChar w:fldCharType="separate"/>
      </w:r>
      <w:r w:rsidR="001468CE" w:rsidRPr="00665F2C">
        <w:rPr>
          <w:rFonts w:ascii="Times New Roman" w:hAnsi="Times New Roman" w:cs="Times New Roman"/>
          <w:bCs/>
        </w:rPr>
        <w:t>Ahmed, R., Dutta Gupta, S., De, D.N., 1996. Somatic embryogenesis and plant regeneration from leaf</w:t>
      </w:r>
      <w:r w:rsidR="00945BC6" w:rsidRPr="00665F2C">
        <w:rPr>
          <w:rFonts w:ascii="Times New Roman" w:hAnsi="Times New Roman" w:cs="Times New Roman"/>
          <w:bCs/>
        </w:rPr>
        <w:t xml:space="preserve"> derived callus of winged bean (</w:t>
      </w:r>
      <w:r w:rsidR="001468CE" w:rsidRPr="00665F2C">
        <w:rPr>
          <w:rFonts w:ascii="Times New Roman" w:hAnsi="Times New Roman" w:cs="Times New Roman"/>
          <w:bCs/>
          <w:i/>
          <w:iCs/>
        </w:rPr>
        <w:t>Psophocarpus</w:t>
      </w:r>
      <w:r w:rsidR="00BB2573" w:rsidRPr="00665F2C">
        <w:rPr>
          <w:rFonts w:ascii="Times New Roman" w:hAnsi="Times New Roman" w:cs="Times New Roman"/>
          <w:bCs/>
          <w:i/>
          <w:iCs/>
        </w:rPr>
        <w:t xml:space="preserve"> </w:t>
      </w:r>
      <w:r w:rsidR="001468CE" w:rsidRPr="00665F2C">
        <w:rPr>
          <w:rFonts w:ascii="Times New Roman" w:hAnsi="Times New Roman" w:cs="Times New Roman"/>
          <w:bCs/>
          <w:i/>
          <w:iCs/>
        </w:rPr>
        <w:t>tetragonolobus</w:t>
      </w:r>
      <w:r w:rsidR="001468CE" w:rsidRPr="00665F2C">
        <w:rPr>
          <w:rFonts w:ascii="Times New Roman" w:hAnsi="Times New Roman" w:cs="Times New Roman"/>
          <w:bCs/>
        </w:rPr>
        <w:t xml:space="preserve"> (L.) DC.</w:t>
      </w:r>
      <w:r w:rsidR="00945BC6" w:rsidRPr="00665F2C">
        <w:rPr>
          <w:rFonts w:ascii="Times New Roman" w:hAnsi="Times New Roman" w:cs="Times New Roman"/>
          <w:bCs/>
        </w:rPr>
        <w:t>)</w:t>
      </w:r>
      <w:r w:rsidR="001468CE" w:rsidRPr="00665F2C">
        <w:rPr>
          <w:rFonts w:ascii="Times New Roman" w:hAnsi="Times New Roman" w:cs="Times New Roman"/>
          <w:bCs/>
        </w:rPr>
        <w:t>. Plant Cell Reports 15, 531–535. https://doi.org/10.1007/BF00232988</w:t>
      </w:r>
    </w:p>
    <w:p w14:paraId="76A6757B" w14:textId="6371BDE9"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Amoo, I., Adebayo, O., Oyeleye, A., 2011. Chemical evaluation of winged beans (</w:t>
      </w:r>
      <w:r w:rsidRPr="00665F2C">
        <w:rPr>
          <w:rFonts w:ascii="Times New Roman" w:hAnsi="Times New Roman" w:cs="Times New Roman"/>
          <w:bCs/>
          <w:i/>
          <w:iCs/>
        </w:rPr>
        <w:t>Psophocarpus</w:t>
      </w:r>
      <w:r w:rsidR="00BB2573" w:rsidRPr="00665F2C">
        <w:rPr>
          <w:rFonts w:ascii="Times New Roman" w:hAnsi="Times New Roman" w:cs="Times New Roman"/>
          <w:bCs/>
          <w:i/>
          <w:iCs/>
        </w:rPr>
        <w:t xml:space="preserve"> </w:t>
      </w:r>
      <w:r w:rsidR="00945BC6" w:rsidRPr="00665F2C">
        <w:rPr>
          <w:rFonts w:ascii="Times New Roman" w:hAnsi="Times New Roman" w:cs="Times New Roman"/>
          <w:bCs/>
          <w:i/>
          <w:iCs/>
        </w:rPr>
        <w:t>t</w:t>
      </w:r>
      <w:r w:rsidRPr="00665F2C">
        <w:rPr>
          <w:rFonts w:ascii="Times New Roman" w:hAnsi="Times New Roman" w:cs="Times New Roman"/>
          <w:bCs/>
          <w:i/>
          <w:iCs/>
        </w:rPr>
        <w:t>etragonolobus</w:t>
      </w:r>
      <w:r w:rsidRPr="00665F2C">
        <w:rPr>
          <w:rFonts w:ascii="Times New Roman" w:hAnsi="Times New Roman" w:cs="Times New Roman"/>
          <w:bCs/>
        </w:rPr>
        <w:t>), Pitanga cherries (</w:t>
      </w:r>
      <w:r w:rsidRPr="002053FA">
        <w:rPr>
          <w:rFonts w:ascii="Times New Roman" w:hAnsi="Times New Roman" w:cs="Times New Roman"/>
          <w:i/>
        </w:rPr>
        <w:t>Eugenia uniflora</w:t>
      </w:r>
      <w:r w:rsidRPr="00665F2C">
        <w:rPr>
          <w:rFonts w:ascii="Times New Roman" w:hAnsi="Times New Roman" w:cs="Times New Roman"/>
          <w:bCs/>
        </w:rPr>
        <w:t>) and orchid fruit (</w:t>
      </w:r>
      <w:r w:rsidRPr="00665F2C">
        <w:rPr>
          <w:rFonts w:ascii="Times New Roman" w:hAnsi="Times New Roman" w:cs="Times New Roman"/>
          <w:bCs/>
          <w:i/>
          <w:iCs/>
        </w:rPr>
        <w:t>Orchid fruit myristic</w:t>
      </w:r>
      <w:r w:rsidRPr="00665F2C">
        <w:rPr>
          <w:rFonts w:ascii="Times New Roman" w:hAnsi="Times New Roman" w:cs="Times New Roman"/>
          <w:bCs/>
        </w:rPr>
        <w:t>a). African Journal of Food, Agriculture,</w:t>
      </w:r>
      <w:r w:rsidR="00F14E4D">
        <w:rPr>
          <w:rFonts w:ascii="Times New Roman" w:hAnsi="Times New Roman" w:cs="Times New Roman"/>
          <w:bCs/>
        </w:rPr>
        <w:t xml:space="preserve"> </w:t>
      </w:r>
      <w:r w:rsidRPr="00665F2C">
        <w:rPr>
          <w:rFonts w:ascii="Times New Roman" w:hAnsi="Times New Roman" w:cs="Times New Roman"/>
          <w:bCs/>
        </w:rPr>
        <w:t>Nutrition and Development 6</w:t>
      </w:r>
      <w:r w:rsidR="001B7F50" w:rsidRPr="00665F2C">
        <w:rPr>
          <w:rFonts w:ascii="Times New Roman" w:hAnsi="Times New Roman" w:cs="Times New Roman"/>
          <w:bCs/>
        </w:rPr>
        <w:t>, 1-12</w:t>
      </w:r>
      <w:r w:rsidRPr="00665F2C">
        <w:rPr>
          <w:rFonts w:ascii="Times New Roman" w:hAnsi="Times New Roman" w:cs="Times New Roman"/>
          <w:bCs/>
        </w:rPr>
        <w:t>. https://doi.org/10.4314/ajfand.v6i2.71734</w:t>
      </w:r>
    </w:p>
    <w:p w14:paraId="6AF5EA44" w14:textId="2647C642"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Armachuclo, J., Bernardo, F., 1981.Effectsof Ethyl Methane Sulphonate and 60Co gamma irradiation in winged bean. Annals of Tropical Research 3, 241–249.</w:t>
      </w:r>
    </w:p>
    <w:p w14:paraId="772912D5"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Bottino, P.J., Maire, C.E., Goff, L.M., 1979. Tissue culture and organogenesis in the winged bean. Canadian Journal of Botany 57, 1773–1776. https://doi.org/10.1139/b79-219</w:t>
      </w:r>
    </w:p>
    <w:p w14:paraId="7DC47760" w14:textId="3A2CCAED"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Cai, Y., Chen, L., Liu, X., Sun, S., Wu, C., Jiang, B., Han, T., Hou, W., 2015. CRISPR/Cas9-Mediated Genome Editing in Soybean Hairy Roots.</w:t>
      </w:r>
      <w:r w:rsidR="00F14E4D">
        <w:rPr>
          <w:rFonts w:ascii="Times New Roman" w:hAnsi="Times New Roman" w:cs="Times New Roman"/>
          <w:bCs/>
        </w:rPr>
        <w:t xml:space="preserve"> </w:t>
      </w:r>
      <w:r w:rsidRPr="00665F2C">
        <w:rPr>
          <w:rFonts w:ascii="Times New Roman" w:hAnsi="Times New Roman" w:cs="Times New Roman"/>
          <w:bCs/>
        </w:rPr>
        <w:t>PL</w:t>
      </w:r>
      <w:r w:rsidR="00945BC6" w:rsidRPr="00665F2C">
        <w:rPr>
          <w:rFonts w:ascii="Times New Roman" w:hAnsi="Times New Roman" w:cs="Times New Roman"/>
          <w:bCs/>
        </w:rPr>
        <w:t>oS One</w:t>
      </w:r>
      <w:r w:rsidRPr="00665F2C">
        <w:rPr>
          <w:rFonts w:ascii="Times New Roman" w:hAnsi="Times New Roman" w:cs="Times New Roman"/>
          <w:bCs/>
        </w:rPr>
        <w:t xml:space="preserve"> 10</w:t>
      </w:r>
      <w:r w:rsidR="00945BC6" w:rsidRPr="00665F2C">
        <w:rPr>
          <w:rFonts w:ascii="Times New Roman" w:hAnsi="Times New Roman" w:cs="Times New Roman"/>
          <w:bCs/>
        </w:rPr>
        <w:t>:</w:t>
      </w:r>
      <w:r w:rsidRPr="00665F2C">
        <w:rPr>
          <w:rFonts w:ascii="Times New Roman" w:hAnsi="Times New Roman" w:cs="Times New Roman"/>
          <w:bCs/>
        </w:rPr>
        <w:t xml:space="preserve"> e0136064. https://doi.org/10.1371/journal.pone.0136064</w:t>
      </w:r>
    </w:p>
    <w:p w14:paraId="7524A3C5" w14:textId="2676E49B"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Chapman, M.A., 2015. Transcriptome sequencing and marker development for four underutilized legumes.</w:t>
      </w:r>
      <w:r w:rsidR="00F14E4D">
        <w:rPr>
          <w:rFonts w:ascii="Times New Roman" w:hAnsi="Times New Roman" w:cs="Times New Roman"/>
          <w:bCs/>
        </w:rPr>
        <w:t xml:space="preserve"> </w:t>
      </w:r>
      <w:r w:rsidRPr="00665F2C">
        <w:rPr>
          <w:rFonts w:ascii="Times New Roman" w:hAnsi="Times New Roman" w:cs="Times New Roman"/>
          <w:bCs/>
        </w:rPr>
        <w:t>Appl</w:t>
      </w:r>
      <w:r w:rsidR="00945BC6" w:rsidRPr="00665F2C">
        <w:rPr>
          <w:rFonts w:ascii="Times New Roman" w:hAnsi="Times New Roman" w:cs="Times New Roman"/>
          <w:bCs/>
        </w:rPr>
        <w:t>ications in</w:t>
      </w:r>
      <w:r w:rsidRPr="00665F2C">
        <w:rPr>
          <w:rFonts w:ascii="Times New Roman" w:hAnsi="Times New Roman" w:cs="Times New Roman"/>
          <w:bCs/>
        </w:rPr>
        <w:t xml:space="preserve"> Plant Sci</w:t>
      </w:r>
      <w:r w:rsidR="00945BC6" w:rsidRPr="00665F2C">
        <w:rPr>
          <w:rFonts w:ascii="Times New Roman" w:hAnsi="Times New Roman" w:cs="Times New Roman"/>
          <w:bCs/>
        </w:rPr>
        <w:t>ence</w:t>
      </w:r>
      <w:r w:rsidRPr="00665F2C">
        <w:rPr>
          <w:rFonts w:ascii="Times New Roman" w:hAnsi="Times New Roman" w:cs="Times New Roman"/>
          <w:bCs/>
        </w:rPr>
        <w:t xml:space="preserve"> 3. https://doi.org/10.3732/apps.1400111</w:t>
      </w:r>
    </w:p>
    <w:p w14:paraId="19ABAD30"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Chay, S.Y., Tan, W.K., Saari, N., 2015. Preparation and characterisation of nanoliposomes containing winged bean seeds bioactive peptides. Journal of Microencapsulation 32, 488–495. https://doi.org/10.3109/02652048.2015.1057250</w:t>
      </w:r>
    </w:p>
    <w:p w14:paraId="6A1FBE36" w14:textId="105F4E4E"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Chen, D., Yi, X., Yang, H., Zhou, H., Yu, Y., Tian, Y., Lu, X., 2015.Genetic diversity evaluation of winged bean (</w:t>
      </w:r>
      <w:r w:rsidRPr="00665F2C">
        <w:rPr>
          <w:rFonts w:ascii="Times New Roman" w:hAnsi="Times New Roman" w:cs="Times New Roman"/>
          <w:bCs/>
          <w:i/>
        </w:rPr>
        <w:t>Psophocarpus</w:t>
      </w:r>
      <w:r w:rsidR="00BB2573" w:rsidRPr="00665F2C">
        <w:rPr>
          <w:rFonts w:ascii="Times New Roman" w:hAnsi="Times New Roman" w:cs="Times New Roman"/>
          <w:bCs/>
          <w:i/>
        </w:rPr>
        <w:t xml:space="preserve"> </w:t>
      </w:r>
      <w:r w:rsidRPr="00665F2C">
        <w:rPr>
          <w:rFonts w:ascii="Times New Roman" w:hAnsi="Times New Roman" w:cs="Times New Roman"/>
          <w:bCs/>
          <w:i/>
        </w:rPr>
        <w:t>tetragonolobus (</w:t>
      </w:r>
      <w:r w:rsidRPr="00665F2C">
        <w:rPr>
          <w:rFonts w:ascii="Times New Roman" w:hAnsi="Times New Roman" w:cs="Times New Roman"/>
          <w:bCs/>
        </w:rPr>
        <w:t>L.) DC.) using inter-simple sequence repeat (ISSR). Genetic Resources and Crop Evolution 62, 823–828. https://doi.org/10.1007/s10722-015-0261-3</w:t>
      </w:r>
    </w:p>
    <w:p w14:paraId="5ED10B29" w14:textId="61020B43"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Chimmad, B., Rao, M., Srinivasan, C., Megeri, S., 1998.Protein quality of winged bean seeds.</w:t>
      </w:r>
      <w:r w:rsidR="00F14E4D">
        <w:rPr>
          <w:rFonts w:ascii="Times New Roman" w:hAnsi="Times New Roman" w:cs="Times New Roman"/>
          <w:bCs/>
        </w:rPr>
        <w:t xml:space="preserve"> </w:t>
      </w:r>
      <w:r w:rsidRPr="00665F2C">
        <w:rPr>
          <w:rFonts w:ascii="Times New Roman" w:hAnsi="Times New Roman" w:cs="Times New Roman"/>
          <w:bCs/>
        </w:rPr>
        <w:t>Karnataka J. Agric. Sci, 1 11, 770–74.</w:t>
      </w:r>
    </w:p>
    <w:p w14:paraId="14A6132A" w14:textId="61D5DAC4"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Claydon, A., 1975. </w:t>
      </w:r>
      <w:r w:rsidR="001B7F50" w:rsidRPr="00665F2C">
        <w:rPr>
          <w:rFonts w:ascii="Times New Roman" w:hAnsi="Times New Roman" w:cs="Times New Roman"/>
          <w:bCs/>
        </w:rPr>
        <w:t xml:space="preserve">A </w:t>
      </w:r>
      <w:r w:rsidRPr="00665F2C">
        <w:rPr>
          <w:rFonts w:ascii="Times New Roman" w:hAnsi="Times New Roman" w:cs="Times New Roman"/>
          <w:bCs/>
        </w:rPr>
        <w:t xml:space="preserve">review of the nutritional value of the winged bean </w:t>
      </w:r>
      <w:r w:rsidRPr="00665F2C">
        <w:rPr>
          <w:rFonts w:ascii="Times New Roman" w:hAnsi="Times New Roman" w:cs="Times New Roman"/>
          <w:bCs/>
          <w:i/>
        </w:rPr>
        <w:t>Psophocarpus</w:t>
      </w:r>
      <w:r w:rsidR="00BB257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with special reference to Papua New Guinea. Sci New Guinea Univ Papua 3, 103.</w:t>
      </w:r>
    </w:p>
    <w:p w14:paraId="423A01FB" w14:textId="74923638"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Dadke, R., Kothekar, V., 2005. Mutation breeding: a novel technique for quality improvement of winged bean (</w:t>
      </w:r>
      <w:r w:rsidRPr="00665F2C">
        <w:rPr>
          <w:rFonts w:ascii="Times New Roman" w:hAnsi="Times New Roman" w:cs="Times New Roman"/>
          <w:bCs/>
          <w:i/>
        </w:rPr>
        <w:t>Psophocarpus</w:t>
      </w:r>
      <w:r w:rsidR="00F14E4D">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w:t>
      </w:r>
      <w:r w:rsidR="009A2A35" w:rsidRPr="00665F2C">
        <w:rPr>
          <w:rFonts w:ascii="Times New Roman" w:hAnsi="Times New Roman" w:cs="Times New Roman"/>
          <w:bCs/>
        </w:rPr>
        <w:t xml:space="preserve">in </w:t>
      </w:r>
      <w:r w:rsidRPr="00665F2C">
        <w:rPr>
          <w:rFonts w:ascii="Times New Roman" w:hAnsi="Times New Roman" w:cs="Times New Roman"/>
          <w:bCs/>
        </w:rPr>
        <w:t>Datta S</w:t>
      </w:r>
      <w:r w:rsidR="009A2A35" w:rsidRPr="00665F2C">
        <w:rPr>
          <w:rFonts w:ascii="Times New Roman" w:hAnsi="Times New Roman" w:cs="Times New Roman"/>
          <w:bCs/>
        </w:rPr>
        <w:t>.</w:t>
      </w:r>
      <w:r w:rsidRPr="00665F2C">
        <w:rPr>
          <w:rFonts w:ascii="Times New Roman" w:hAnsi="Times New Roman" w:cs="Times New Roman"/>
          <w:bCs/>
        </w:rPr>
        <w:t>K</w:t>
      </w:r>
      <w:r w:rsidR="009A2A35" w:rsidRPr="00665F2C">
        <w:rPr>
          <w:rFonts w:ascii="Times New Roman" w:hAnsi="Times New Roman" w:cs="Times New Roman"/>
          <w:bCs/>
        </w:rPr>
        <w:t>.</w:t>
      </w:r>
      <w:r w:rsidRPr="00665F2C">
        <w:rPr>
          <w:rFonts w:ascii="Times New Roman" w:hAnsi="Times New Roman" w:cs="Times New Roman"/>
          <w:bCs/>
        </w:rPr>
        <w:t xml:space="preserve"> (eds) Role of classical mutation breeding in crop improvement. Da</w:t>
      </w:r>
      <w:r w:rsidR="009A2A35" w:rsidRPr="00665F2C">
        <w:rPr>
          <w:rFonts w:ascii="Times New Roman" w:hAnsi="Times New Roman" w:cs="Times New Roman"/>
          <w:bCs/>
        </w:rPr>
        <w:t>ya Publishing House, New Delhi</w:t>
      </w:r>
      <w:r w:rsidRPr="00665F2C">
        <w:rPr>
          <w:rFonts w:ascii="Times New Roman" w:hAnsi="Times New Roman" w:cs="Times New Roman"/>
          <w:bCs/>
        </w:rPr>
        <w:t>.</w:t>
      </w:r>
    </w:p>
    <w:p w14:paraId="466ADE36" w14:textId="2836FFDA" w:rsidR="00C309BD" w:rsidRPr="00665F2C" w:rsidRDefault="00C309BD" w:rsidP="0079381E">
      <w:pPr>
        <w:pStyle w:val="Bibliography"/>
        <w:jc w:val="both"/>
        <w:rPr>
          <w:rFonts w:ascii="Times New Roman" w:hAnsi="Times New Roman" w:cs="Times New Roman"/>
          <w:bCs/>
        </w:rPr>
      </w:pPr>
      <w:r w:rsidRPr="00665F2C">
        <w:rPr>
          <w:rFonts w:ascii="Times New Roman" w:hAnsi="Times New Roman" w:cs="Times New Roman"/>
          <w:bCs/>
        </w:rPr>
        <w:t>Dawson, I., Powell, W., Hendre, P., Bančič, J., Hickey, J.M., Kindt, R., Hoad, S., Hale, I., Jamnadass, R., 2019.The role of genetics in mainstreaming the production of new and orphan crops to diversify food systems and support human nutrition.</w:t>
      </w:r>
      <w:r w:rsidR="00F14E4D">
        <w:rPr>
          <w:rFonts w:ascii="Times New Roman" w:hAnsi="Times New Roman" w:cs="Times New Roman"/>
          <w:bCs/>
        </w:rPr>
        <w:t xml:space="preserve"> </w:t>
      </w:r>
      <w:r w:rsidRPr="00665F2C">
        <w:rPr>
          <w:rFonts w:ascii="Times New Roman" w:hAnsi="Times New Roman" w:cs="Times New Roman"/>
          <w:bCs/>
        </w:rPr>
        <w:t>doi: 10.1111/nph.15895.</w:t>
      </w:r>
    </w:p>
    <w:p w14:paraId="0CDBAA44" w14:textId="4C79B7E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De Silva, H.N., Omran, A., 1986. Diallel analysis of yield and yi</w:t>
      </w:r>
      <w:r w:rsidR="00945BC6" w:rsidRPr="00665F2C">
        <w:rPr>
          <w:rFonts w:ascii="Times New Roman" w:hAnsi="Times New Roman" w:cs="Times New Roman"/>
          <w:bCs/>
        </w:rPr>
        <w:t>eld components of winged bean (</w:t>
      </w:r>
      <w:r w:rsidRPr="00665F2C">
        <w:rPr>
          <w:rFonts w:ascii="Times New Roman" w:hAnsi="Times New Roman" w:cs="Times New Roman"/>
          <w:bCs/>
          <w:i/>
        </w:rPr>
        <w:t>Psophocarpus</w:t>
      </w:r>
      <w:r w:rsidR="00F14E4D">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The Journal of Agricultural Science 106, 485. https://doi.org/10.1017/S002185960006336X</w:t>
      </w:r>
    </w:p>
    <w:p w14:paraId="621FB4B7" w14:textId="7ABA39D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Dench, J.E., 1982. Extraction of nitrogenous material from winged bean [</w:t>
      </w:r>
      <w:r w:rsidRPr="00665F2C">
        <w:rPr>
          <w:rFonts w:ascii="Times New Roman" w:hAnsi="Times New Roman" w:cs="Times New Roman"/>
          <w:bCs/>
          <w:i/>
        </w:rPr>
        <w:t>Psophocarpus</w:t>
      </w:r>
      <w:r w:rsidR="002053FA">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L.)DC] flour and the preparation and properties of protein isolates. Journal of the Science of Food and Agriculture 33, 173–184. https://doi.org/10.1002/jsfa.2740330209</w:t>
      </w:r>
    </w:p>
    <w:p w14:paraId="7564AB4A" w14:textId="6D07942A"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Dutta Gupta, S., Ahmed, R., De, D.N., 1997. Direct somatic embryogenesis and plantlet regeneration from seedling leaves of winged bean,</w:t>
      </w:r>
      <w:r w:rsidR="002053FA">
        <w:rPr>
          <w:rFonts w:ascii="Times New Roman" w:hAnsi="Times New Roman" w:cs="Times New Roman"/>
          <w:bCs/>
        </w:rPr>
        <w:t xml:space="preserve"> </w:t>
      </w:r>
      <w:r w:rsidRPr="00665F2C">
        <w:rPr>
          <w:rFonts w:ascii="Times New Roman" w:hAnsi="Times New Roman" w:cs="Times New Roman"/>
          <w:bCs/>
          <w:i/>
        </w:rPr>
        <w:t>Psophocarpus</w:t>
      </w:r>
      <w:r w:rsidR="002053FA">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Plant Cell Reports 16, 628–631. https://doi.org/10.1007/BF01275504</w:t>
      </w:r>
    </w:p>
    <w:p w14:paraId="320C3BC8" w14:textId="554B096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Ekpenyong, T.E., Borchers, R.L., 1980. Effect of cooking on the chemical composition of winged beans (</w:t>
      </w:r>
      <w:r w:rsidRPr="00665F2C">
        <w:rPr>
          <w:rFonts w:ascii="Times New Roman" w:hAnsi="Times New Roman" w:cs="Times New Roman"/>
          <w:bCs/>
          <w:i/>
        </w:rPr>
        <w:t>Psophocarpus</w:t>
      </w:r>
      <w:r w:rsidR="002053FA">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Journal of Food Science 45, 1559–1560. https://doi.org/10.1111/j.1365-2621.1980.tb07562.x</w:t>
      </w:r>
    </w:p>
    <w:p w14:paraId="1A5E31EA"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Erdman, J.W., 1979. Oilseed phytates: Nutritional implications. Journal of the American Oil Chemists’ Society 56, 736–741. https://doi.org/10.1007/BF02663052</w:t>
      </w:r>
    </w:p>
    <w:p w14:paraId="2AAD91B6" w14:textId="56CC00EC"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Erskine, B., 1981. Heritability and combining ability of vegetative and phonological characters of winged beans (</w:t>
      </w:r>
      <w:r w:rsidRPr="00665F2C">
        <w:rPr>
          <w:rFonts w:ascii="Times New Roman" w:hAnsi="Times New Roman" w:cs="Times New Roman"/>
          <w:bCs/>
          <w:i/>
        </w:rPr>
        <w:t>Psophocarpus</w:t>
      </w:r>
      <w:r w:rsidR="002053FA">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J. AgricSci 96, 503–508.</w:t>
      </w:r>
    </w:p>
    <w:p w14:paraId="5FBBB354"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Foyer, C.H., Lam, H.-M., Nguyen, H.T., Siddique, K.H.M., Varshney, R.K., Colmer, T.D., Cowling, W., Bramley, H., Mori, T.A., Hodgson, J.M., Cooper, J.W., Miller, A.J., Kunert, K., Vorster, J., Cullis, C., Ozga, J.A., Wahlqvist, M.L., Liang, Y., Shou, H., Shi, K., Yu, J., Fodor, N., Kaiser, B.N., Wong, F.-L., Valliyodan, B., Considine, M.J., 2016. Neglecting legumes has compromised human health and sustainable food production. Nature Plants 2. https://doi.org/10.1038/nplants.2016.112</w:t>
      </w:r>
    </w:p>
    <w:p w14:paraId="3EDB90E8"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Gandjar, I., 1978. The winged bean. PCARR, Philippines, Manila.</w:t>
      </w:r>
    </w:p>
    <w:p w14:paraId="0852E3A2" w14:textId="0C960278"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Garcia, V.V., Palmer, J.K., 2007. Proximate analysis of five varieties of winged beans,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00945BC6" w:rsidRPr="00665F2C">
        <w:rPr>
          <w:rFonts w:ascii="Times New Roman" w:hAnsi="Times New Roman" w:cs="Times New Roman"/>
          <w:bCs/>
        </w:rPr>
        <w:t xml:space="preserve"> (L.) DC</w:t>
      </w:r>
      <w:r w:rsidRPr="00665F2C">
        <w:rPr>
          <w:rFonts w:ascii="Times New Roman" w:hAnsi="Times New Roman" w:cs="Times New Roman"/>
          <w:bCs/>
        </w:rPr>
        <w:t>. International Journal of Food Science &amp; Technology 15, 469–476. https://doi.org/10.1111/j.1365-2621.1980.tb00965.x</w:t>
      </w:r>
    </w:p>
    <w:p w14:paraId="6EF37F09" w14:textId="6C98DE78"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Gatehouse, A.M.R., Hoe, D.S., Flemming, J.E., Hilder, V.A., Gatehouse, J.A., 1991. Biochemical basis of in</w:t>
      </w:r>
      <w:r w:rsidR="00945BC6" w:rsidRPr="00665F2C">
        <w:rPr>
          <w:rFonts w:ascii="Times New Roman" w:hAnsi="Times New Roman" w:cs="Times New Roman"/>
          <w:bCs/>
        </w:rPr>
        <w:t>sect resistance in winged bean (</w:t>
      </w:r>
      <w:r w:rsidRPr="00665F2C">
        <w:rPr>
          <w:rFonts w:ascii="Times New Roman" w:hAnsi="Times New Roman" w:cs="Times New Roman"/>
          <w:bCs/>
          <w:i/>
          <w:iCs/>
        </w:rPr>
        <w:t>Psophocarpus</w:t>
      </w:r>
      <w:r w:rsidR="00BB257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seeds. Journal of the Science of Food and Agriculture 55, 63–74. https://doi.org/10.1002/jsfa.2740550108</w:t>
      </w:r>
    </w:p>
    <w:p w14:paraId="0E5D7D86" w14:textId="77777777" w:rsidR="00C309BD" w:rsidRPr="00665F2C" w:rsidRDefault="00C309BD" w:rsidP="0079381E">
      <w:pPr>
        <w:pStyle w:val="Bibliography"/>
        <w:jc w:val="both"/>
        <w:rPr>
          <w:rFonts w:ascii="Times New Roman" w:hAnsi="Times New Roman" w:cs="Times New Roman"/>
          <w:bCs/>
        </w:rPr>
      </w:pPr>
      <w:r w:rsidRPr="00665F2C">
        <w:rPr>
          <w:rFonts w:ascii="Times New Roman" w:hAnsi="Times New Roman" w:cs="Times New Roman"/>
          <w:bCs/>
        </w:rPr>
        <w:t xml:space="preserve">GBIF </w:t>
      </w:r>
      <w:r w:rsidR="00945BC6" w:rsidRPr="00665F2C">
        <w:rPr>
          <w:rFonts w:ascii="Times New Roman" w:hAnsi="Times New Roman" w:cs="Times New Roman"/>
          <w:bCs/>
        </w:rPr>
        <w:t>(</w:t>
      </w:r>
      <w:r w:rsidRPr="00665F2C">
        <w:rPr>
          <w:rFonts w:ascii="Times New Roman" w:hAnsi="Times New Roman" w:cs="Times New Roman"/>
          <w:bCs/>
        </w:rPr>
        <w:t>Global Biodiversity Information Facility</w:t>
      </w:r>
      <w:r w:rsidR="00945BC6" w:rsidRPr="00665F2C">
        <w:rPr>
          <w:rFonts w:ascii="Times New Roman" w:hAnsi="Times New Roman" w:cs="Times New Roman"/>
          <w:bCs/>
        </w:rPr>
        <w:t xml:space="preserve">) </w:t>
      </w:r>
      <w:r w:rsidRPr="00665F2C">
        <w:rPr>
          <w:rFonts w:ascii="Times New Roman" w:hAnsi="Times New Roman" w:cs="Times New Roman"/>
          <w:bCs/>
        </w:rPr>
        <w:t>2001.</w:t>
      </w:r>
      <w:hyperlink r:id="rId8" w:history="1">
        <w:r w:rsidRPr="00665F2C">
          <w:rPr>
            <w:rStyle w:val="Hyperlink"/>
            <w:rFonts w:ascii="Times New Roman" w:hAnsi="Times New Roman" w:cs="Times New Roman"/>
            <w:bCs/>
            <w:color w:val="auto"/>
            <w:u w:val="none"/>
          </w:rPr>
          <w:t>https://www.gbif.org/</w:t>
        </w:r>
      </w:hyperlink>
      <w:r w:rsidRPr="00665F2C">
        <w:rPr>
          <w:rFonts w:ascii="Times New Roman" w:hAnsi="Times New Roman" w:cs="Times New Roman"/>
          <w:bCs/>
        </w:rPr>
        <w:t>(</w:t>
      </w:r>
      <w:r w:rsidR="00945BC6" w:rsidRPr="00665F2C">
        <w:rPr>
          <w:rFonts w:ascii="Times New Roman" w:hAnsi="Times New Roman" w:cs="Times New Roman"/>
          <w:bCs/>
        </w:rPr>
        <w:t>Accessed</w:t>
      </w:r>
      <w:r w:rsidRPr="00665F2C">
        <w:rPr>
          <w:rFonts w:ascii="Times New Roman" w:hAnsi="Times New Roman" w:cs="Times New Roman"/>
          <w:bCs/>
        </w:rPr>
        <w:t xml:space="preserve"> on 5 august 2019).</w:t>
      </w:r>
    </w:p>
    <w:p w14:paraId="33A53DE5" w14:textId="0769A2DC"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Gregory, H.M., Haq, N., Evans, P.K., 1980. Regeneration of plantlets from leaf callus of the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Plant Science Letters 18, 395–400. https://doi.org/10.1016/0304-4211(80)90104-2</w:t>
      </w:r>
    </w:p>
    <w:p w14:paraId="65444737"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Harder, D.K., 1992. Chromosome Counts in </w:t>
      </w:r>
      <w:r w:rsidRPr="002053FA">
        <w:rPr>
          <w:rFonts w:ascii="Times New Roman" w:hAnsi="Times New Roman" w:cs="Times New Roman"/>
          <w:i/>
        </w:rPr>
        <w:t>Psophocarpus</w:t>
      </w:r>
      <w:r w:rsidRPr="00665F2C">
        <w:rPr>
          <w:rFonts w:ascii="Times New Roman" w:hAnsi="Times New Roman" w:cs="Times New Roman"/>
          <w:bCs/>
        </w:rPr>
        <w:t>. Kew Bulletin 47, 529. https://doi.org/10.2307/4110581</w:t>
      </w:r>
    </w:p>
    <w:p w14:paraId="076CFEB2" w14:textId="3F9B9A3B"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Harding, J., Martin, F., Kleiman, R., 1978.Seed protein and oil yields of the winged bean, </w:t>
      </w:r>
      <w:r w:rsidRPr="00665F2C">
        <w:rPr>
          <w:rFonts w:ascii="Times New Roman" w:hAnsi="Times New Roman" w:cs="Times New Roman"/>
          <w:bCs/>
          <w:i/>
        </w:rPr>
        <w:t>Psophocarpus</w:t>
      </w:r>
      <w:r w:rsidR="00BB257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in Puerto Rico.</w:t>
      </w:r>
      <w:r w:rsidR="00F14E4D">
        <w:rPr>
          <w:rFonts w:ascii="Times New Roman" w:hAnsi="Times New Roman" w:cs="Times New Roman"/>
          <w:bCs/>
        </w:rPr>
        <w:t xml:space="preserve"> </w:t>
      </w:r>
      <w:r w:rsidRPr="00665F2C">
        <w:rPr>
          <w:rFonts w:ascii="Times New Roman" w:hAnsi="Times New Roman" w:cs="Times New Roman"/>
          <w:bCs/>
        </w:rPr>
        <w:t>Tropical Agriculture (Trinidad and Tobago) 55, 307.</w:t>
      </w:r>
    </w:p>
    <w:p w14:paraId="7B73B3D9" w14:textId="23369C46"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Higuchi, M., Terao, J., Iwai, K., 1982.Gas chromatography-mass spectrometric determination of fatty acids in seed oil of winged bean (</w:t>
      </w:r>
      <w:r w:rsidRPr="00665F2C">
        <w:rPr>
          <w:rFonts w:ascii="Times New Roman" w:hAnsi="Times New Roman" w:cs="Times New Roman"/>
          <w:bCs/>
          <w:i/>
        </w:rPr>
        <w:t>Psophocarpus</w:t>
      </w:r>
      <w:r w:rsidR="00BB257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DC). J. Nutr. Sci. Vitaminol. 28, 511–518.</w:t>
      </w:r>
    </w:p>
    <w:p w14:paraId="20C78D16" w14:textId="43D327E3"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Homma, S., Omachi, M., Tamura, A., Ishak, E., Fujimaki, M., 1983.Lipid composition of winged bean (</w:t>
      </w:r>
      <w:r w:rsidRPr="00665F2C">
        <w:rPr>
          <w:rFonts w:ascii="Times New Roman" w:hAnsi="Times New Roman" w:cs="Times New Roman"/>
          <w:bCs/>
          <w:i/>
        </w:rPr>
        <w:t>Psophocarpus</w:t>
      </w:r>
      <w:r w:rsidR="00BB257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J. Nutr. Sci. Vitaminol. 29, 375–380.</w:t>
      </w:r>
    </w:p>
    <w:p w14:paraId="227C4535" w14:textId="2C4082A4"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Ibuki, F., Kotaru, M., Kan, K.K., Ikeuchi, T., Kanamori, M., 1983.Chemical composition of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varieties. J. Nutr. Sci. Vitaminol. 29, 621–629.</w:t>
      </w:r>
    </w:p>
    <w:p w14:paraId="1477CF48" w14:textId="06FB0F48" w:rsidR="001468CE" w:rsidRPr="00665F2C" w:rsidRDefault="001468CE">
      <w:pPr>
        <w:pStyle w:val="Bibliography"/>
        <w:jc w:val="both"/>
        <w:rPr>
          <w:rFonts w:ascii="Times New Roman" w:hAnsi="Times New Roman" w:cs="Times New Roman"/>
          <w:bCs/>
        </w:rPr>
      </w:pPr>
      <w:r w:rsidRPr="00665F2C">
        <w:rPr>
          <w:rFonts w:ascii="Times New Roman" w:hAnsi="Times New Roman" w:cs="Times New Roman"/>
          <w:bCs/>
        </w:rPr>
        <w:t>International Symposium on the Contribution of Plant Mutation Breeding to Crop Improvement, Internationale</w:t>
      </w:r>
      <w:r w:rsidR="00B75553" w:rsidRPr="00665F2C">
        <w:rPr>
          <w:rFonts w:ascii="Times New Roman" w:hAnsi="Times New Roman" w:cs="Times New Roman"/>
          <w:bCs/>
        </w:rPr>
        <w:t xml:space="preserve"> </w:t>
      </w:r>
      <w:r w:rsidRPr="00665F2C">
        <w:rPr>
          <w:rFonts w:ascii="Times New Roman" w:hAnsi="Times New Roman" w:cs="Times New Roman"/>
          <w:bCs/>
        </w:rPr>
        <w:t>Atom</w:t>
      </w:r>
      <w:r w:rsidR="00B75553" w:rsidRPr="00665F2C">
        <w:rPr>
          <w:rFonts w:ascii="Times New Roman" w:hAnsi="Times New Roman" w:cs="Times New Roman"/>
          <w:bCs/>
        </w:rPr>
        <w:t xml:space="preserve"> </w:t>
      </w:r>
      <w:r w:rsidRPr="00665F2C">
        <w:rPr>
          <w:rFonts w:ascii="Times New Roman" w:hAnsi="Times New Roman" w:cs="Times New Roman"/>
          <w:bCs/>
        </w:rPr>
        <w:t>energie-Organisation (Eds.), 1991. Plant mutation breeding for crop improvement: proceedings of an International Symposium on the Contribution of Plant Mutation Breeding to Crop Improvement jointly organized by the IAEA and the FAO and held in Vienna, 18 - 22 June 1990. 2 Proceedings series / International Atomic Energy Agency. Vienna.</w:t>
      </w:r>
    </w:p>
    <w:p w14:paraId="6A4D5869" w14:textId="77777777" w:rsidR="00386A40" w:rsidRPr="00665F2C" w:rsidRDefault="00386A40" w:rsidP="0079381E">
      <w:pPr>
        <w:pStyle w:val="Bibliography"/>
        <w:jc w:val="both"/>
        <w:rPr>
          <w:rFonts w:ascii="Times New Roman" w:hAnsi="Times New Roman" w:cs="Times New Roman"/>
          <w:bCs/>
        </w:rPr>
      </w:pPr>
      <w:r w:rsidRPr="00665F2C">
        <w:rPr>
          <w:rFonts w:ascii="Times New Roman" w:hAnsi="Times New Roman" w:cs="Times New Roman"/>
          <w:bCs/>
        </w:rPr>
        <w:t>Ismail, M.S</w:t>
      </w:r>
      <w:r w:rsidR="001E0CC7" w:rsidRPr="00665F2C">
        <w:rPr>
          <w:rFonts w:ascii="Times New Roman" w:hAnsi="Times New Roman" w:cs="Times New Roman"/>
          <w:bCs/>
        </w:rPr>
        <w:t>.</w:t>
      </w:r>
      <w:r w:rsidRPr="00665F2C">
        <w:rPr>
          <w:rFonts w:ascii="Times New Roman" w:hAnsi="Times New Roman" w:cs="Times New Roman"/>
          <w:bCs/>
        </w:rPr>
        <w:t>, 1981</w:t>
      </w:r>
      <w:r w:rsidR="001468CE" w:rsidRPr="00665F2C">
        <w:rPr>
          <w:rFonts w:ascii="Times New Roman" w:hAnsi="Times New Roman" w:cs="Times New Roman"/>
          <w:bCs/>
        </w:rPr>
        <w:t xml:space="preserve">. </w:t>
      </w:r>
      <w:r w:rsidRPr="00665F2C">
        <w:rPr>
          <w:rFonts w:ascii="Times New Roman" w:hAnsi="Times New Roman" w:cs="Times New Roman"/>
          <w:bCs/>
        </w:rPr>
        <w:t xml:space="preserve">2nd International Winged Bean Seminar, Colombo, Sir Lanka, Jan. 19–23. </w:t>
      </w:r>
    </w:p>
    <w:p w14:paraId="3445B566" w14:textId="4F788DFE"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Jaffe, W., Korte, R., 1976.Nutritional characteristics of the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in rats.</w:t>
      </w:r>
      <w:r w:rsidR="00F14E4D">
        <w:rPr>
          <w:rFonts w:ascii="Times New Roman" w:hAnsi="Times New Roman" w:cs="Times New Roman"/>
          <w:bCs/>
        </w:rPr>
        <w:t xml:space="preserve"> </w:t>
      </w:r>
      <w:r w:rsidRPr="00665F2C">
        <w:rPr>
          <w:rFonts w:ascii="Times New Roman" w:hAnsi="Times New Roman" w:cs="Times New Roman"/>
          <w:bCs/>
        </w:rPr>
        <w:t>Nutr. Rep. Inter 14, 449.</w:t>
      </w:r>
    </w:p>
    <w:p w14:paraId="714CCA31" w14:textId="60C0BCCB"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Jugran, H., Banerjee, B., Dutta, S., 2001. Gamma ray induced early fruiting mutant in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 (</w:t>
      </w:r>
      <w:r w:rsidRPr="00665F2C">
        <w:rPr>
          <w:rFonts w:ascii="Times New Roman" w:hAnsi="Times New Roman" w:cs="Times New Roman"/>
          <w:bCs/>
        </w:rPr>
        <w:t>L.) DC.). J. of Nuclear Agric. and Biol 30, 108–111.</w:t>
      </w:r>
    </w:p>
    <w:p w14:paraId="29F5A639" w14:textId="1813D908"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Jugran, H., Banerjee, B., Nath, P., Gupta, M., 1983.Effects of gamma radiations on winged bean (</w:t>
      </w:r>
      <w:r w:rsidRPr="00665F2C">
        <w:rPr>
          <w:rFonts w:ascii="Times New Roman" w:hAnsi="Times New Roman" w:cs="Times New Roman"/>
          <w:bCs/>
          <w:i/>
        </w:rPr>
        <w:t>Psophocarpus</w:t>
      </w:r>
      <w:r w:rsidR="00F14E4D">
        <w:rPr>
          <w:rFonts w:ascii="Times New Roman" w:hAnsi="Times New Roman" w:cs="Times New Roman"/>
          <w:bCs/>
          <w:i/>
        </w:rPr>
        <w:t xml:space="preserve"> </w:t>
      </w:r>
      <w:r w:rsidRPr="00665F2C">
        <w:rPr>
          <w:rFonts w:ascii="Times New Roman" w:hAnsi="Times New Roman" w:cs="Times New Roman"/>
          <w:bCs/>
          <w:i/>
        </w:rPr>
        <w:t>tetragonolobus</w:t>
      </w:r>
      <w:r w:rsidR="00F14E4D">
        <w:rPr>
          <w:rFonts w:ascii="Times New Roman" w:hAnsi="Times New Roman" w:cs="Times New Roman"/>
          <w:bCs/>
          <w:i/>
        </w:rPr>
        <w:t xml:space="preserve"> </w:t>
      </w:r>
      <w:r w:rsidRPr="00665F2C">
        <w:rPr>
          <w:rFonts w:ascii="Times New Roman" w:hAnsi="Times New Roman" w:cs="Times New Roman"/>
          <w:bCs/>
        </w:rPr>
        <w:t>(L.)DC.) cultivars.</w:t>
      </w:r>
      <w:r w:rsidR="00F14E4D">
        <w:rPr>
          <w:rFonts w:ascii="Times New Roman" w:hAnsi="Times New Roman" w:cs="Times New Roman"/>
          <w:bCs/>
        </w:rPr>
        <w:t xml:space="preserve"> </w:t>
      </w:r>
      <w:r w:rsidRPr="00665F2C">
        <w:rPr>
          <w:rFonts w:ascii="Times New Roman" w:hAnsi="Times New Roman" w:cs="Times New Roman"/>
          <w:bCs/>
        </w:rPr>
        <w:t>Prog. Hot 15, 190–194.</w:t>
      </w:r>
    </w:p>
    <w:p w14:paraId="4FF6AC40"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antha, S.S., Erdman, J.W., 1984. The winged bean as an oil and protein source: A review. Journal of the American Oil Chemists’ Society 61, 515–525. https://doi.org/10.1007/BF02677021</w:t>
      </w:r>
    </w:p>
    <w:p w14:paraId="453B0165" w14:textId="55202261"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esavan, V., Khan, T., 1978.Induced mutation in winged bean.</w:t>
      </w:r>
      <w:r w:rsidR="00F14E4D">
        <w:rPr>
          <w:rFonts w:ascii="Times New Roman" w:hAnsi="Times New Roman" w:cs="Times New Roman"/>
          <w:bCs/>
        </w:rPr>
        <w:t xml:space="preserve"> </w:t>
      </w:r>
      <w:r w:rsidRPr="00665F2C">
        <w:rPr>
          <w:rFonts w:ascii="Times New Roman" w:hAnsi="Times New Roman" w:cs="Times New Roman"/>
          <w:bCs/>
        </w:rPr>
        <w:t>Effects of gamma rays and Ethyl Methane Sulphonate. Presented at the The Winged Bean Ist International Symposium on developing the potentialities of winged bean, Manila, Philippines, pp. 105–109.</w:t>
      </w:r>
    </w:p>
    <w:p w14:paraId="03B159FC" w14:textId="4CD3D80D"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han, T., Claydon, A., 1975. Role of induced mutation in the improvement of potential new</w:t>
      </w:r>
      <w:r w:rsidR="00F14E4D">
        <w:rPr>
          <w:rFonts w:ascii="Times New Roman" w:hAnsi="Times New Roman" w:cs="Times New Roman"/>
          <w:bCs/>
        </w:rPr>
        <w:t xml:space="preserve"> </w:t>
      </w:r>
      <w:r w:rsidRPr="00665F2C">
        <w:rPr>
          <w:rFonts w:ascii="Times New Roman" w:hAnsi="Times New Roman" w:cs="Times New Roman"/>
          <w:bCs/>
        </w:rPr>
        <w:t>source of protein-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in: In: Panel Proceedings Series (IAEA), Research Co-Ordination Meeting of the Seed Protein Improvement Programme. Hahnenklee (Germany,F.R.), FAO,Vienna (Austria).</w:t>
      </w:r>
    </w:p>
    <w:p w14:paraId="45D5C74D" w14:textId="76144B61" w:rsidR="001468CE" w:rsidRPr="00665F2C" w:rsidRDefault="001E0CC7" w:rsidP="0079381E">
      <w:pPr>
        <w:pStyle w:val="Bibliography"/>
        <w:jc w:val="both"/>
        <w:rPr>
          <w:rFonts w:ascii="Times New Roman" w:hAnsi="Times New Roman" w:cs="Times New Roman"/>
          <w:bCs/>
        </w:rPr>
      </w:pPr>
      <w:r w:rsidRPr="00665F2C">
        <w:rPr>
          <w:rFonts w:ascii="Times New Roman" w:hAnsi="Times New Roman" w:cs="Times New Roman"/>
          <w:bCs/>
        </w:rPr>
        <w:t>Khor, H.T., Tan, N.H., Wong, K.</w:t>
      </w:r>
      <w:r w:rsidR="001468CE" w:rsidRPr="00665F2C">
        <w:rPr>
          <w:rFonts w:ascii="Times New Roman" w:hAnsi="Times New Roman" w:cs="Times New Roman"/>
          <w:bCs/>
        </w:rPr>
        <w:t>C., 1982.The protein, trypsin inhibitor and lipid of the winged bean [Psophocarpustetragonolobus (L) DC] seeds.</w:t>
      </w:r>
      <w:r w:rsidR="00F14E4D">
        <w:rPr>
          <w:rFonts w:ascii="Times New Roman" w:hAnsi="Times New Roman" w:cs="Times New Roman"/>
          <w:bCs/>
        </w:rPr>
        <w:t xml:space="preserve"> </w:t>
      </w:r>
      <w:r w:rsidR="001468CE" w:rsidRPr="00665F2C">
        <w:rPr>
          <w:rFonts w:ascii="Times New Roman" w:hAnsi="Times New Roman" w:cs="Times New Roman"/>
          <w:bCs/>
        </w:rPr>
        <w:t>Journal of the Science of Food and Agriculture 33, 996–1000. https://doi.org/10.1002/jsfa.2740331009</w:t>
      </w:r>
    </w:p>
    <w:p w14:paraId="354BBC00" w14:textId="30471CB3"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lu, G., Quaynor-Addy, M., Dinku, E., Dikumwin, E., 1989.Induced mutations in winged bean in Ghana. Mutation Breeding Newsletter 34, 15–16.</w:t>
      </w:r>
    </w:p>
    <w:p w14:paraId="35781C79" w14:textId="3324C15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lu, G., van Harten, A., 2000. Optimization of Mutant Recovery from plants obtained from gamma-radiated seeds of winged bean (</w:t>
      </w:r>
      <w:r w:rsidRPr="00665F2C">
        <w:rPr>
          <w:rFonts w:ascii="Times New Roman" w:hAnsi="Times New Roman" w:cs="Times New Roman"/>
          <w:bCs/>
          <w:i/>
          <w:iCs/>
        </w:rPr>
        <w:t>Psophocarpus</w:t>
      </w:r>
      <w:r w:rsidR="00181C29"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xml:space="preserve"> (L) DC). JAST 5, 56–62.</w:t>
      </w:r>
    </w:p>
    <w:p w14:paraId="5BE92AF1" w14:textId="039CAE38"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lu, G.Y.P., Jacobsen, E., van Harten, A.M., 1997. Induced mutations in winged bean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xml:space="preserve"> L. DC) with low tannin content.</w:t>
      </w:r>
      <w:r w:rsidR="00F14E4D">
        <w:rPr>
          <w:rFonts w:ascii="Times New Roman" w:hAnsi="Times New Roman" w:cs="Times New Roman"/>
          <w:bCs/>
        </w:rPr>
        <w:t xml:space="preserve"> </w:t>
      </w:r>
      <w:r w:rsidRPr="00665F2C">
        <w:rPr>
          <w:rFonts w:ascii="Times New Roman" w:hAnsi="Times New Roman" w:cs="Times New Roman"/>
          <w:bCs/>
        </w:rPr>
        <w:t>Euphytica 98, 99–107. https://doi.org/10.1023/A:1003032408885</w:t>
      </w:r>
    </w:p>
    <w:p w14:paraId="1B21495A" w14:textId="19BAF834"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ortt, A.A., 1985. Characterization of the acidic lectins from winged bean seed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00F14E4D">
        <w:rPr>
          <w:rFonts w:ascii="Times New Roman" w:hAnsi="Times New Roman" w:cs="Times New Roman"/>
          <w:bCs/>
          <w:i/>
          <w:iCs/>
        </w:rPr>
        <w:t xml:space="preserve"> </w:t>
      </w:r>
      <w:r w:rsidRPr="00665F2C">
        <w:rPr>
          <w:rFonts w:ascii="Times New Roman" w:hAnsi="Times New Roman" w:cs="Times New Roman"/>
          <w:bCs/>
        </w:rPr>
        <w:t>(L.)</w:t>
      </w:r>
      <w:r w:rsidR="00F14E4D">
        <w:rPr>
          <w:rFonts w:ascii="Times New Roman" w:hAnsi="Times New Roman" w:cs="Times New Roman"/>
          <w:bCs/>
        </w:rPr>
        <w:t xml:space="preserve"> </w:t>
      </w:r>
      <w:r w:rsidRPr="00665F2C">
        <w:rPr>
          <w:rFonts w:ascii="Times New Roman" w:hAnsi="Times New Roman" w:cs="Times New Roman"/>
          <w:bCs/>
        </w:rPr>
        <w:t>DC). Arch. Biochem.</w:t>
      </w:r>
      <w:r w:rsidR="00F14E4D">
        <w:rPr>
          <w:rFonts w:ascii="Times New Roman" w:hAnsi="Times New Roman" w:cs="Times New Roman"/>
          <w:bCs/>
        </w:rPr>
        <w:t xml:space="preserve"> </w:t>
      </w:r>
      <w:r w:rsidRPr="00665F2C">
        <w:rPr>
          <w:rFonts w:ascii="Times New Roman" w:hAnsi="Times New Roman" w:cs="Times New Roman"/>
          <w:bCs/>
        </w:rPr>
        <w:t>Biophys. 236, 544–554.</w:t>
      </w:r>
    </w:p>
    <w:p w14:paraId="6707C774" w14:textId="3D31B1E8" w:rsidR="001468CE" w:rsidRPr="00665F2C" w:rsidRDefault="001468CE" w:rsidP="0079381E">
      <w:pPr>
        <w:pStyle w:val="Bibliography"/>
        <w:jc w:val="both"/>
        <w:rPr>
          <w:rFonts w:ascii="Times New Roman" w:hAnsi="Times New Roman" w:cs="Times New Roman"/>
          <w:bCs/>
          <w:i/>
          <w:iCs/>
        </w:rPr>
      </w:pPr>
      <w:r w:rsidRPr="00665F2C">
        <w:rPr>
          <w:rFonts w:ascii="Times New Roman" w:hAnsi="Times New Roman" w:cs="Times New Roman"/>
          <w:bCs/>
        </w:rPr>
        <w:t>Kortt, A.A., 1984. Purification and properties of the basic lectins from winged bean seed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 (L.) DC]. Eur. J. Biochem. 138, 519–525.</w:t>
      </w:r>
    </w:p>
    <w:p w14:paraId="307B8B1A" w14:textId="51E930BB"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ortt, A.A., 1979. Isolation and characterization of the trypsin inhibitors from winged bean seed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 xml:space="preserve">tetragonolobus </w:t>
      </w:r>
      <w:r w:rsidRPr="00665F2C">
        <w:rPr>
          <w:rFonts w:ascii="Times New Roman" w:hAnsi="Times New Roman" w:cs="Times New Roman"/>
          <w:bCs/>
        </w:rPr>
        <w:t>(L) Dc.). Biochim.</w:t>
      </w:r>
      <w:r w:rsidR="00F14E4D">
        <w:rPr>
          <w:rFonts w:ascii="Times New Roman" w:hAnsi="Times New Roman" w:cs="Times New Roman"/>
          <w:bCs/>
        </w:rPr>
        <w:t xml:space="preserve"> </w:t>
      </w:r>
      <w:r w:rsidRPr="00665F2C">
        <w:rPr>
          <w:rFonts w:ascii="Times New Roman" w:hAnsi="Times New Roman" w:cs="Times New Roman"/>
          <w:bCs/>
        </w:rPr>
        <w:t>Biophys.</w:t>
      </w:r>
      <w:r w:rsidR="00F14E4D">
        <w:rPr>
          <w:rFonts w:ascii="Times New Roman" w:hAnsi="Times New Roman" w:cs="Times New Roman"/>
          <w:bCs/>
        </w:rPr>
        <w:t xml:space="preserve"> </w:t>
      </w:r>
      <w:r w:rsidRPr="00665F2C">
        <w:rPr>
          <w:rFonts w:ascii="Times New Roman" w:hAnsi="Times New Roman" w:cs="Times New Roman"/>
          <w:bCs/>
        </w:rPr>
        <w:t>Acta 577, 271–282.</w:t>
      </w:r>
    </w:p>
    <w:p w14:paraId="0E9435BF" w14:textId="72513BCB"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ortt, A.A., Caldwell, J.B., 1984. Characteristics of the proteins of the tubers of winged bean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xml:space="preserve"> (L.) DC). J. Sci. Food Agric. 35, 304–313.</w:t>
      </w:r>
    </w:p>
    <w:p w14:paraId="66DE96EF" w14:textId="28F087E4"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Kotaru, M., 1987.Investigations of antinutritional factors of the winged bean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Food Chemistry 24, 279–286. https://doi.org/10.1016/0308-8146(87)90103-8</w:t>
      </w:r>
    </w:p>
    <w:p w14:paraId="045131A9" w14:textId="79FF4701" w:rsidR="001E0CC7" w:rsidRPr="00665F2C" w:rsidRDefault="001468CE" w:rsidP="001E0CC7">
      <w:pPr>
        <w:pStyle w:val="Bibliography"/>
        <w:jc w:val="both"/>
        <w:rPr>
          <w:rFonts w:ascii="Times New Roman" w:hAnsi="Times New Roman" w:cs="Times New Roman"/>
          <w:bCs/>
        </w:rPr>
      </w:pPr>
      <w:r w:rsidRPr="00665F2C">
        <w:rPr>
          <w:rFonts w:ascii="Times New Roman" w:hAnsi="Times New Roman" w:cs="Times New Roman"/>
          <w:bCs/>
        </w:rPr>
        <w:t>Kothekar, V.S., Harsulkar, A.M., Khandelwal, A.R., 1996. Low Trypsin and Chymotrypsin Inhibitor Mutants in Winged Bean</w:t>
      </w:r>
      <w:r w:rsidR="00F14E4D">
        <w:rPr>
          <w:rFonts w:ascii="Times New Roman" w:hAnsi="Times New Roman" w:cs="Times New Roman"/>
          <w:bCs/>
        </w:rPr>
        <w:t xml:space="preserve"> </w:t>
      </w:r>
      <w:r w:rsidRPr="00665F2C">
        <w:rPr>
          <w:rFonts w:ascii="Times New Roman" w:hAnsi="Times New Roman" w:cs="Times New Roman"/>
          <w:bCs/>
        </w:rPr>
        <w:t>(</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Journal of the Science of Food and Agriculture 71, 137–140. https://doi.org/10.1002/(SICI)1097-0010(199605)71:1&lt;137::AID-JSFA563&gt;3.0.CO;2-Y</w:t>
      </w:r>
    </w:p>
    <w:p w14:paraId="39EAC3E9" w14:textId="77777777" w:rsidR="00F11B06" w:rsidRPr="00665F2C" w:rsidRDefault="001E0CC7" w:rsidP="001E0CC7">
      <w:pPr>
        <w:pStyle w:val="Bibliography"/>
        <w:jc w:val="both"/>
        <w:rPr>
          <w:rFonts w:ascii="Times New Roman" w:hAnsi="Times New Roman" w:cs="Times New Roman"/>
          <w:bCs/>
        </w:rPr>
      </w:pPr>
      <w:r w:rsidRPr="00665F2C">
        <w:rPr>
          <w:rFonts w:ascii="Times New Roman" w:hAnsi="Times New Roman" w:cs="Times New Roman"/>
        </w:rPr>
        <w:t>Kuyper, E.M., Engle-Stone, R., Arsenault, J.E., Arimond, M., Adams, K.P., &amp; Dewey, K.G., 2017. Dietary gap assessment: An approach for evaluating whether a country’s food supply can support healthy diets at the population level. Public Health Nutrition, 20, 2277-2288. doi:10.1017/S1368980017001173</w:t>
      </w:r>
    </w:p>
    <w:p w14:paraId="7E6A9F3A" w14:textId="655B1BA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Lepcha, P., Egan, A.N., Doyle, J.J., Sathyanarayana, N., 2017. A Review on Current Status and Future Prospects of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in Tropical Agriculture. Plant Foods for Human Nutrition 72, 225–235. https://doi.org/10.1007/s11130-017-0627-0</w:t>
      </w:r>
    </w:p>
    <w:p w14:paraId="5B6B6F40"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Lin, B.B., 2011. Resilience in Agriculture through Crop Diversification: Adaptive Management for Environmental Change. BioScience 61, 183–193. https://doi.org/10.1525/bio.2011.61.3.4</w:t>
      </w:r>
    </w:p>
    <w:p w14:paraId="4397DBC4" w14:textId="419AAE0D"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Lumen, B.O., Reyes, P.S., 1982. Chemical Composition Studies on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Tubers. Journal of Food Science 47, 821–824. https://doi.org/10.1111/j.1365-2621.1982.tb12723.x</w:t>
      </w:r>
    </w:p>
    <w:p w14:paraId="33D6CF29" w14:textId="2806A7B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Makeri, M.U., Abdulmannan, F., Ilowefah, M.A., Chiemela, C., Bala, S.M., Muhammad, K., 2017.Comparative physico-chemical, functional and structural characteristics of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DC] and Soybean [</w:t>
      </w:r>
      <w:r w:rsidRPr="00665F2C">
        <w:rPr>
          <w:rFonts w:ascii="Times New Roman" w:hAnsi="Times New Roman" w:cs="Times New Roman"/>
          <w:bCs/>
          <w:i/>
        </w:rPr>
        <w:t>Glycine max</w:t>
      </w:r>
      <w:r w:rsidRPr="00665F2C">
        <w:rPr>
          <w:rFonts w:ascii="Times New Roman" w:hAnsi="Times New Roman" w:cs="Times New Roman"/>
          <w:bCs/>
        </w:rPr>
        <w:t>.] Protein isolates. Journal of Food Measurement and Characterization 11, 835–846. https://doi.org/10.1007/s11694-016-9455-4</w:t>
      </w:r>
    </w:p>
    <w:p w14:paraId="52D63362" w14:textId="34D0B29E"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Masefield, G., 1973.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a crop with a future?</w:t>
      </w:r>
      <w:r w:rsidR="00F14E4D">
        <w:rPr>
          <w:rFonts w:ascii="Times New Roman" w:hAnsi="Times New Roman" w:cs="Times New Roman"/>
          <w:bCs/>
        </w:rPr>
        <w:t xml:space="preserve"> </w:t>
      </w:r>
      <w:r w:rsidRPr="00665F2C">
        <w:rPr>
          <w:rFonts w:ascii="Times New Roman" w:hAnsi="Times New Roman" w:cs="Times New Roman"/>
          <w:bCs/>
        </w:rPr>
        <w:t>Field Crop Abstracts 26, 153.</w:t>
      </w:r>
    </w:p>
    <w:p w14:paraId="7E7E081F" w14:textId="2114051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M</w:t>
      </w:r>
      <w:r w:rsidR="00983DD1" w:rsidRPr="00665F2C">
        <w:rPr>
          <w:rFonts w:ascii="Times New Roman" w:hAnsi="Times New Roman" w:cs="Times New Roman"/>
          <w:bCs/>
        </w:rPr>
        <w:t>ehta</w:t>
      </w:r>
      <w:r w:rsidRPr="00665F2C">
        <w:rPr>
          <w:rFonts w:ascii="Times New Roman" w:hAnsi="Times New Roman" w:cs="Times New Roman"/>
          <w:bCs/>
        </w:rPr>
        <w:t xml:space="preserve">, U., </w:t>
      </w:r>
      <w:r w:rsidR="00983DD1" w:rsidRPr="00665F2C">
        <w:rPr>
          <w:rFonts w:ascii="Times New Roman" w:hAnsi="Times New Roman" w:cs="Times New Roman"/>
          <w:bCs/>
        </w:rPr>
        <w:t>Ram</w:t>
      </w:r>
      <w:r w:rsidRPr="00665F2C">
        <w:rPr>
          <w:rFonts w:ascii="Times New Roman" w:hAnsi="Times New Roman" w:cs="Times New Roman"/>
          <w:bCs/>
        </w:rPr>
        <w:t>, H.Y.M., 1981. Tissue Culture and Whole Plant Regeneration in the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Annals of Botany 47, 163–167.</w:t>
      </w:r>
    </w:p>
    <w:p w14:paraId="440A7F14" w14:textId="181528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Mnembuka, B.V., Eggum, B.O., 1995. Comparative nutritive value of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and other legumes grown in Tanzania. Plant Foods for Human Nutrition 47, 333–339. https://doi.org/10.1007/BF01088271</w:t>
      </w:r>
    </w:p>
    <w:p w14:paraId="61B9F8CE" w14:textId="389ADB3A" w:rsidR="00D37B1E" w:rsidRPr="00665F2C" w:rsidRDefault="00D37B1E" w:rsidP="0079381E">
      <w:pPr>
        <w:pStyle w:val="Bibliography"/>
        <w:jc w:val="both"/>
        <w:rPr>
          <w:rFonts w:ascii="Times New Roman" w:hAnsi="Times New Roman" w:cs="Times New Roman"/>
          <w:bCs/>
        </w:rPr>
      </w:pPr>
      <w:r w:rsidRPr="00665F2C">
        <w:rPr>
          <w:rFonts w:ascii="Times New Roman" w:hAnsi="Times New Roman" w:cs="Times New Roman"/>
          <w:bCs/>
        </w:rPr>
        <w:t>Mohanty, C.S., Verma, S., Singh, V., Khan, S., Gaur, P., Gupta, P., Nizar, M.A., Dikshit, N., Pattanayak, R., Shukla, A., Niranjan, A., Sahu, N., Behera, S.K., Rana, T.S., (2013) Characterization of winged bean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xml:space="preserve"> (L.) DC.) based on molecular, chemical and physiological parameters. American Journal of Molecular Biology3:187–197</w:t>
      </w:r>
    </w:p>
    <w:p w14:paraId="368AEF2C" w14:textId="7EBE2B8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Mohanty, C.S., Pradhan, R.C., Singh, V., Singh, N., Pattanayak, R., Prakash, O., Chanotiya, C.S., Rout, P.K., 2014. Physicochemical analysis of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seeds with fatty acids and total lipids compositions. Journal of Food Science and Technology. https://doi.org/10.1007/s13197-014-1436-1</w:t>
      </w:r>
    </w:p>
    <w:p w14:paraId="0B0639E3" w14:textId="6098D320"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Moose, S.P., Mumm, R.H., 2008.Molecular Plant Breeding as the Foundation for 21st Century Crop Improvement. Plant Physiology 147, 969–977. https://doi.org/10.1104/pp.108.118232</w:t>
      </w:r>
    </w:p>
    <w:p w14:paraId="08E77736"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Mukhopadhyay, D., 2000. The Molecular Evolutionary History of a Winged Bean α-Chymotrypsin Inhibitor and Modeling of Its Mutations Through Structural Analyses. Journal of Molecular Evolution 50, 214–223. https://doi.org/10.1007/s002399910024</w:t>
      </w:r>
    </w:p>
    <w:p w14:paraId="32D4F982" w14:textId="4045F391"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Mutia, R., Uchida, S., 1994.Effect of heat treatment on nutritional value of winged bean(</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as c</w:t>
      </w:r>
      <w:r w:rsidR="008819FC" w:rsidRPr="00665F2C">
        <w:rPr>
          <w:rFonts w:ascii="Times New Roman" w:hAnsi="Times New Roman" w:cs="Times New Roman"/>
          <w:bCs/>
        </w:rPr>
        <w:t>o</w:t>
      </w:r>
      <w:r w:rsidRPr="00665F2C">
        <w:rPr>
          <w:rFonts w:ascii="Times New Roman" w:hAnsi="Times New Roman" w:cs="Times New Roman"/>
          <w:bCs/>
        </w:rPr>
        <w:t>mpared to soybean II Amino acids digestibility. Asian-Australasian Journal of Animal Sciences 7, 113–117. https://doi.org/10.5713/ajas.1994.113</w:t>
      </w:r>
    </w:p>
    <w:p w14:paraId="2F74AE1E" w14:textId="569DE913"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Naik, D., Prasad, Nemali, G., Naik, A., 2015. Plantlet regeneration from callus culture of various explants of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variety NS122. Int. J. Pure App. Biosci 3, 123–127.</w:t>
      </w:r>
    </w:p>
    <w:p w14:paraId="2A489016" w14:textId="03037139"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Nath, P., Jugran, H., Banerjee, B., 1986. Gamma ray induced chlorophyll variants in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by gamma rays (Himalayan Chemical and Pharmaceutical Bulletin No. 3).</w:t>
      </w:r>
    </w:p>
    <w:p w14:paraId="3CCC7801" w14:textId="77777777" w:rsidR="00DE4BA3" w:rsidRPr="00665F2C" w:rsidRDefault="00DE4BA3" w:rsidP="0079381E">
      <w:pPr>
        <w:pStyle w:val="Bibliography"/>
        <w:jc w:val="both"/>
        <w:rPr>
          <w:rFonts w:ascii="Times New Roman" w:hAnsi="Times New Roman" w:cs="Times New Roman"/>
          <w:bCs/>
        </w:rPr>
      </w:pPr>
      <w:r w:rsidRPr="00665F2C">
        <w:rPr>
          <w:rFonts w:ascii="Times New Roman" w:hAnsi="Times New Roman" w:cs="Times New Roman"/>
          <w:bCs/>
        </w:rPr>
        <w:t>National Research Council, 1981. Winged Bean: A High-Protein Crop for the Tropics, 1981. National Academies Press, Washington, D.C. https://doi.org/10.17226/19754</w:t>
      </w:r>
    </w:p>
    <w:p w14:paraId="0B249A4E" w14:textId="45611510"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Nemudryi, A.A., Valetdinova, K.R., Medvedev, S.P., Zakian, S.M., 2014. TALEN and CRISPR/Cas Genome Editing Systems: Tools of Discovery. Acta</w:t>
      </w:r>
      <w:r w:rsidR="00F14E4D">
        <w:rPr>
          <w:rFonts w:ascii="Times New Roman" w:hAnsi="Times New Roman" w:cs="Times New Roman"/>
          <w:bCs/>
        </w:rPr>
        <w:t xml:space="preserve"> </w:t>
      </w:r>
      <w:r w:rsidRPr="00665F2C">
        <w:rPr>
          <w:rFonts w:ascii="Times New Roman" w:hAnsi="Times New Roman" w:cs="Times New Roman"/>
          <w:bCs/>
        </w:rPr>
        <w:t>Naturae 6, 19–40.</w:t>
      </w:r>
    </w:p>
    <w:p w14:paraId="164050F2" w14:textId="21C0FC08"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Ochiai</w:t>
      </w:r>
      <w:r w:rsidR="00F14E4D">
        <w:rPr>
          <w:rFonts w:ascii="Times New Roman" w:hAnsi="Times New Roman" w:cs="Times New Roman"/>
          <w:bCs/>
        </w:rPr>
        <w:t xml:space="preserve"> </w:t>
      </w:r>
      <w:r w:rsidRPr="00665F2C">
        <w:rPr>
          <w:rFonts w:ascii="Times New Roman" w:hAnsi="Times New Roman" w:cs="Times New Roman"/>
          <w:bCs/>
        </w:rPr>
        <w:t>Yanagi, S., 19</w:t>
      </w:r>
      <w:r w:rsidR="00983DD1" w:rsidRPr="00665F2C">
        <w:rPr>
          <w:rFonts w:ascii="Times New Roman" w:hAnsi="Times New Roman" w:cs="Times New Roman"/>
          <w:bCs/>
        </w:rPr>
        <w:t>83.</w:t>
      </w:r>
      <w:r w:rsidR="00F14E4D">
        <w:rPr>
          <w:rFonts w:ascii="Times New Roman" w:hAnsi="Times New Roman" w:cs="Times New Roman"/>
          <w:bCs/>
        </w:rPr>
        <w:t xml:space="preserve"> </w:t>
      </w:r>
      <w:r w:rsidR="00983DD1" w:rsidRPr="00665F2C">
        <w:rPr>
          <w:rFonts w:ascii="Times New Roman" w:hAnsi="Times New Roman" w:cs="Times New Roman"/>
          <w:bCs/>
        </w:rPr>
        <w:t>Properties of Winged Bean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xml:space="preserve">) Protein </w:t>
      </w:r>
      <w:r w:rsidR="00983DD1" w:rsidRPr="00665F2C">
        <w:rPr>
          <w:rFonts w:ascii="Times New Roman" w:hAnsi="Times New Roman" w:cs="Times New Roman"/>
          <w:bCs/>
        </w:rPr>
        <w:t>in Comparison with Soybean (</w:t>
      </w:r>
      <w:r w:rsidRPr="00665F2C">
        <w:rPr>
          <w:rFonts w:ascii="Times New Roman" w:hAnsi="Times New Roman" w:cs="Times New Roman"/>
          <w:bCs/>
          <w:i/>
          <w:iCs/>
        </w:rPr>
        <w:t>Glycine max</w:t>
      </w:r>
      <w:r w:rsidR="00983DD1" w:rsidRPr="00665F2C">
        <w:rPr>
          <w:rFonts w:ascii="Times New Roman" w:hAnsi="Times New Roman" w:cs="Times New Roman"/>
          <w:bCs/>
        </w:rPr>
        <w:t>) and Common Bean (</w:t>
      </w:r>
      <w:r w:rsidRPr="00665F2C">
        <w:rPr>
          <w:rFonts w:ascii="Times New Roman" w:hAnsi="Times New Roman" w:cs="Times New Roman"/>
          <w:bCs/>
          <w:i/>
          <w:iCs/>
        </w:rPr>
        <w:t>Phaseolus vulgaris</w:t>
      </w:r>
      <w:r w:rsidRPr="00665F2C">
        <w:rPr>
          <w:rFonts w:ascii="Times New Roman" w:hAnsi="Times New Roman" w:cs="Times New Roman"/>
          <w:bCs/>
        </w:rPr>
        <w:t>) Protein.</w:t>
      </w:r>
      <w:r w:rsidR="00F14E4D">
        <w:rPr>
          <w:rFonts w:ascii="Times New Roman" w:hAnsi="Times New Roman" w:cs="Times New Roman"/>
          <w:bCs/>
        </w:rPr>
        <w:t xml:space="preserve"> </w:t>
      </w:r>
      <w:r w:rsidRPr="00665F2C">
        <w:rPr>
          <w:rFonts w:ascii="Times New Roman" w:hAnsi="Times New Roman" w:cs="Times New Roman"/>
          <w:bCs/>
        </w:rPr>
        <w:t>Agricultural and Biological Chemistry 47, 2273–2280. https://doi.org/10.1080/00021369.1983.10865943</w:t>
      </w:r>
    </w:p>
    <w:p w14:paraId="3C6E06A4" w14:textId="502D42F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Okezie, B.O., Martin, F.W., 1980. Chemical composition of dry seeds and fresh leaves of winged bean varieties grown in the </w:t>
      </w:r>
      <w:r w:rsidR="00983DD1" w:rsidRPr="00665F2C">
        <w:rPr>
          <w:rFonts w:ascii="Times New Roman" w:hAnsi="Times New Roman" w:cs="Times New Roman"/>
          <w:bCs/>
        </w:rPr>
        <w:t>U.S</w:t>
      </w:r>
      <w:r w:rsidRPr="00665F2C">
        <w:rPr>
          <w:rFonts w:ascii="Times New Roman" w:hAnsi="Times New Roman" w:cs="Times New Roman"/>
          <w:bCs/>
        </w:rPr>
        <w:t xml:space="preserve">. and </w:t>
      </w:r>
      <w:r w:rsidR="00983DD1" w:rsidRPr="00665F2C">
        <w:rPr>
          <w:rFonts w:ascii="Times New Roman" w:hAnsi="Times New Roman" w:cs="Times New Roman"/>
          <w:bCs/>
        </w:rPr>
        <w:t>P</w:t>
      </w:r>
      <w:r w:rsidRPr="00665F2C">
        <w:rPr>
          <w:rFonts w:ascii="Times New Roman" w:hAnsi="Times New Roman" w:cs="Times New Roman"/>
          <w:bCs/>
        </w:rPr>
        <w:t xml:space="preserve">uerto </w:t>
      </w:r>
      <w:r w:rsidR="00983DD1" w:rsidRPr="00665F2C">
        <w:rPr>
          <w:rFonts w:ascii="Times New Roman" w:hAnsi="Times New Roman" w:cs="Times New Roman"/>
          <w:bCs/>
        </w:rPr>
        <w:t>R</w:t>
      </w:r>
      <w:r w:rsidRPr="00665F2C">
        <w:rPr>
          <w:rFonts w:ascii="Times New Roman" w:hAnsi="Times New Roman" w:cs="Times New Roman"/>
          <w:bCs/>
        </w:rPr>
        <w:t>ico. Journal of Food Science 45, 1045–1051. https://doi.org/10.1111/j.1365-2621.1980.tb07509.x</w:t>
      </w:r>
    </w:p>
    <w:p w14:paraId="64019A4B" w14:textId="2F4599DA"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Omachi, M., Homma, S., Fujimaki, M., 1987.Triacylglycerol composition of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J. Nutr. Sci. Vitaminol. 33, 49–54.</w:t>
      </w:r>
    </w:p>
    <w:p w14:paraId="2C890B7C"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Polak, R., Phillips, E.M., Campbell, A., 2015. Legumes: Health Benefits and Culinary Approaches to Increase Intake. Clin Diabetes 33, 198–205. https://doi.org/10.2337/diaclin.33.4.198</w:t>
      </w:r>
    </w:p>
    <w:p w14:paraId="208A5E87" w14:textId="36EEA73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Polhill, R.M., Raven, P.H. (Eds.), 1981. Advanc</w:t>
      </w:r>
      <w:r w:rsidR="00B75553" w:rsidRPr="00665F2C">
        <w:rPr>
          <w:rFonts w:ascii="Times New Roman" w:hAnsi="Times New Roman" w:cs="Times New Roman"/>
          <w:bCs/>
        </w:rPr>
        <w:t>es in legume systematics. 2</w:t>
      </w:r>
      <w:r w:rsidRPr="00665F2C">
        <w:rPr>
          <w:rFonts w:ascii="Times New Roman" w:hAnsi="Times New Roman" w:cs="Times New Roman"/>
          <w:bCs/>
        </w:rPr>
        <w:t>, Proceedings of the International Legume Conference. Royal Botanic Gardens, Kew/Surrey.</w:t>
      </w:r>
    </w:p>
    <w:p w14:paraId="775929A5" w14:textId="1C2C0BF3"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Prakash, D., Misra, P.N., Misra, P.S., 1987. Amino acid profile of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L.) DC): a rich source of vegetable protein. Plant Foods Hum Nutr 37, 261–264.</w:t>
      </w:r>
    </w:p>
    <w:p w14:paraId="329F9F85" w14:textId="0695B7E2"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Prakash, D., Niranjan, A., Tewari, S.K., Pushpangadan, P., 2001. Underutilised legumes: potential sources for low-cost protein. Int J Food Sci</w:t>
      </w:r>
      <w:r w:rsidR="00F14E4D">
        <w:rPr>
          <w:rFonts w:ascii="Times New Roman" w:hAnsi="Times New Roman" w:cs="Times New Roman"/>
          <w:bCs/>
        </w:rPr>
        <w:t xml:space="preserve"> </w:t>
      </w:r>
      <w:r w:rsidRPr="00665F2C">
        <w:rPr>
          <w:rFonts w:ascii="Times New Roman" w:hAnsi="Times New Roman" w:cs="Times New Roman"/>
          <w:bCs/>
        </w:rPr>
        <w:t>Nutr 52, 337–341.</w:t>
      </w:r>
    </w:p>
    <w:p w14:paraId="30B77F78" w14:textId="16C311A9"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Pueppke, S.G., 1979. Purification and characterization of a lectin from seeds of the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DC. Biochimica</w:t>
      </w:r>
      <w:r w:rsidR="00F14E4D">
        <w:rPr>
          <w:rFonts w:ascii="Times New Roman" w:hAnsi="Times New Roman" w:cs="Times New Roman"/>
          <w:bCs/>
        </w:rPr>
        <w:t xml:space="preserve"> </w:t>
      </w:r>
      <w:r w:rsidRPr="00665F2C">
        <w:rPr>
          <w:rFonts w:ascii="Times New Roman" w:hAnsi="Times New Roman" w:cs="Times New Roman"/>
          <w:bCs/>
        </w:rPr>
        <w:t>et</w:t>
      </w:r>
      <w:r w:rsidR="00F14E4D">
        <w:rPr>
          <w:rFonts w:ascii="Times New Roman" w:hAnsi="Times New Roman" w:cs="Times New Roman"/>
          <w:bCs/>
        </w:rPr>
        <w:t xml:space="preserve"> </w:t>
      </w:r>
      <w:r w:rsidRPr="00665F2C">
        <w:rPr>
          <w:rFonts w:ascii="Times New Roman" w:hAnsi="Times New Roman" w:cs="Times New Roman"/>
          <w:bCs/>
        </w:rPr>
        <w:t>Biophysica</w:t>
      </w:r>
      <w:r w:rsidR="00F14E4D">
        <w:rPr>
          <w:rFonts w:ascii="Times New Roman" w:hAnsi="Times New Roman" w:cs="Times New Roman"/>
          <w:bCs/>
        </w:rPr>
        <w:t xml:space="preserve"> </w:t>
      </w:r>
      <w:r w:rsidRPr="00665F2C">
        <w:rPr>
          <w:rFonts w:ascii="Times New Roman" w:hAnsi="Times New Roman" w:cs="Times New Roman"/>
          <w:bCs/>
        </w:rPr>
        <w:t>Acta (BBA) - Protein Structure 581, 63–70. https://doi.org/10.1016/0005-2795(79)90221-6</w:t>
      </w:r>
    </w:p>
    <w:p w14:paraId="0AA1E362" w14:textId="4A79AFCE"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Sathe, S.K., Deshpande, S.S., Salunkhe, D.K., 1982. Functional Properties of Winged Bean [</w:t>
      </w:r>
      <w:r w:rsidRPr="00665F2C">
        <w:rPr>
          <w:rFonts w:ascii="Times New Roman" w:hAnsi="Times New Roman" w:cs="Times New Roman"/>
          <w:bCs/>
          <w:i/>
        </w:rPr>
        <w:t>Psophocarpus</w:t>
      </w:r>
      <w:r w:rsidR="00F14E4D">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Proteins. Journal of Food Science 47, 503–509. https://doi.org/10.1111/j.1365-2621.1982.tb10112.x</w:t>
      </w:r>
    </w:p>
    <w:p w14:paraId="7F9CD055"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Shibata, M., Ishimatsu-Tsuji, Y., Yokoo, M., Nakai, Y., Abe, K., Muta, K., 2011. Effect of oral intake of winged bean extract on a skin lichenification model: Evaluation by microarray analysis. BioFactors 37, 421–428. https://doi.org/10.1002/biof.182</w:t>
      </w:r>
    </w:p>
    <w:p w14:paraId="3DF153C0" w14:textId="10B8C61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Singh, V., Chauhan, N.S., Singh, M., Idris, A., Madanala, R., Pande, V., Mohanty, C.S., 2014. Establishment of an efficient and rapid method of multiple shoot regeneration and a comparative phenolics profile in </w:t>
      </w:r>
      <w:r w:rsidRPr="00665F2C">
        <w:rPr>
          <w:rFonts w:ascii="Times New Roman" w:hAnsi="Times New Roman" w:cs="Times New Roman"/>
          <w:bCs/>
          <w:i/>
          <w:iCs/>
        </w:rPr>
        <w:t>in vitro</w:t>
      </w:r>
      <w:r w:rsidRPr="00665F2C">
        <w:rPr>
          <w:rFonts w:ascii="Times New Roman" w:hAnsi="Times New Roman" w:cs="Times New Roman"/>
          <w:bCs/>
        </w:rPr>
        <w:t xml:space="preserve"> and greenhouse-grown plants of </w:t>
      </w:r>
      <w:r w:rsidR="00983DD1" w:rsidRPr="00665F2C">
        <w:rPr>
          <w:rFonts w:ascii="Times New Roman" w:hAnsi="Times New Roman" w:cs="Times New Roman"/>
          <w:bCs/>
          <w:i/>
          <w:iCs/>
        </w:rPr>
        <w:t>P</w:t>
      </w:r>
      <w:r w:rsidRPr="00665F2C">
        <w:rPr>
          <w:rFonts w:ascii="Times New Roman" w:hAnsi="Times New Roman" w:cs="Times New Roman"/>
          <w:bCs/>
          <w:i/>
          <w:iCs/>
        </w:rPr>
        <w:t>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xml:space="preserve"> (L.) DC. Plant Signaling &amp; Behavior 9, e970443. https://doi.org/10.4161/15592316.2014.970443</w:t>
      </w:r>
    </w:p>
    <w:p w14:paraId="6E26C4CA" w14:textId="1BA6FA18"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Singh, V., Goel, R., Pande, V., Asif, M.H., Mohanty, C.S., 2017.</w:t>
      </w:r>
      <w:r w:rsidRPr="002053FA">
        <w:rPr>
          <w:rFonts w:ascii="Times New Roman" w:hAnsi="Times New Roman" w:cs="Times New Roman"/>
          <w:i/>
        </w:rPr>
        <w:t>De novo</w:t>
      </w:r>
      <w:r w:rsidRPr="00665F2C">
        <w:rPr>
          <w:rFonts w:ascii="Times New Roman" w:hAnsi="Times New Roman" w:cs="Times New Roman"/>
          <w:bCs/>
        </w:rPr>
        <w:t xml:space="preserve"> sequencing and comparative analysis of leaf transcriptomes of diverse condensed tannin-containing lines of underutilized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Scientific Reports 7. https://doi.org/10.1038/srep44733</w:t>
      </w:r>
    </w:p>
    <w:p w14:paraId="605863A1"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Suma- Bai, D., Sunil, K., 1993. Radiation sensitivity analysis in genotypes of winged bean. Madras Agricultural Journal 80, 541–546.</w:t>
      </w:r>
    </w:p>
    <w:p w14:paraId="39F30735" w14:textId="6213265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Tan, N., Wong, K., Lumende, B., 1984. Relationship of tannin levels and trypsin inhibitor activity with the in vitro protein digestibilities of raw and heat-treated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J. Agric. Food Chem 32, 819–822.</w:t>
      </w:r>
    </w:p>
    <w:p w14:paraId="3B684F6D" w14:textId="13B3FA15"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Telang, M.A., Giri, A.P., Pyati, P.S., Gupta, V.S., Tegeder, M., Franceschi, V.R., 2009. Winged bean chymotrypsin inhibitors retard growth of </w:t>
      </w:r>
      <w:r w:rsidRPr="00665F2C">
        <w:rPr>
          <w:rFonts w:ascii="Times New Roman" w:hAnsi="Times New Roman" w:cs="Times New Roman"/>
          <w:bCs/>
          <w:i/>
          <w:iCs/>
        </w:rPr>
        <w:t>Helicoverpa</w:t>
      </w:r>
      <w:r w:rsidR="00B75553" w:rsidRPr="00665F2C">
        <w:rPr>
          <w:rFonts w:ascii="Times New Roman" w:hAnsi="Times New Roman" w:cs="Times New Roman"/>
          <w:bCs/>
          <w:i/>
          <w:iCs/>
        </w:rPr>
        <w:t xml:space="preserve"> </w:t>
      </w:r>
      <w:r w:rsidRPr="00665F2C">
        <w:rPr>
          <w:rFonts w:ascii="Times New Roman" w:hAnsi="Times New Roman" w:cs="Times New Roman"/>
          <w:bCs/>
          <w:i/>
          <w:iCs/>
        </w:rPr>
        <w:t>armigera</w:t>
      </w:r>
      <w:r w:rsidRPr="00665F2C">
        <w:rPr>
          <w:rFonts w:ascii="Times New Roman" w:hAnsi="Times New Roman" w:cs="Times New Roman"/>
          <w:bCs/>
        </w:rPr>
        <w:t>. Gene 431, 80–85. https://doi.org/10.1016/j.gene.2008.10.026</w:t>
      </w:r>
    </w:p>
    <w:p w14:paraId="2BBBD3E7" w14:textId="4F1738E0"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Tetteh, J.</w:t>
      </w:r>
      <w:r w:rsidR="00983DD1" w:rsidRPr="00665F2C">
        <w:rPr>
          <w:rFonts w:ascii="Times New Roman" w:hAnsi="Times New Roman" w:cs="Times New Roman"/>
          <w:bCs/>
        </w:rPr>
        <w:t>P.</w:t>
      </w:r>
      <w:r w:rsidRPr="00665F2C">
        <w:rPr>
          <w:rFonts w:ascii="Times New Roman" w:hAnsi="Times New Roman" w:cs="Times New Roman"/>
          <w:bCs/>
        </w:rPr>
        <w:t>, Opoku-Asiama, Y., 1986.</w:t>
      </w:r>
      <w:r w:rsidR="00F14E4D">
        <w:rPr>
          <w:rFonts w:ascii="Times New Roman" w:hAnsi="Times New Roman" w:cs="Times New Roman"/>
          <w:bCs/>
        </w:rPr>
        <w:t xml:space="preserve"> </w:t>
      </w:r>
      <w:r w:rsidRPr="00665F2C">
        <w:rPr>
          <w:rFonts w:ascii="Times New Roman" w:hAnsi="Times New Roman" w:cs="Times New Roman"/>
          <w:bCs/>
        </w:rPr>
        <w:t>Induced mutations for the improvement of Bambara groundnut (</w:t>
      </w:r>
      <w:r w:rsidRPr="00665F2C">
        <w:rPr>
          <w:rFonts w:ascii="Times New Roman" w:hAnsi="Times New Roman" w:cs="Times New Roman"/>
          <w:bCs/>
          <w:i/>
        </w:rPr>
        <w:t>Voandzeia</w:t>
      </w:r>
      <w:r w:rsidR="00B75553" w:rsidRPr="00665F2C">
        <w:rPr>
          <w:rFonts w:ascii="Times New Roman" w:hAnsi="Times New Roman" w:cs="Times New Roman"/>
          <w:bCs/>
          <w:i/>
        </w:rPr>
        <w:t xml:space="preserve"> </w:t>
      </w:r>
      <w:r w:rsidRPr="00665F2C">
        <w:rPr>
          <w:rFonts w:ascii="Times New Roman" w:hAnsi="Times New Roman" w:cs="Times New Roman"/>
          <w:bCs/>
          <w:i/>
        </w:rPr>
        <w:t>subterranea</w:t>
      </w:r>
      <w:r w:rsidRPr="00665F2C">
        <w:rPr>
          <w:rFonts w:ascii="Times New Roman" w:hAnsi="Times New Roman" w:cs="Times New Roman"/>
          <w:bCs/>
        </w:rPr>
        <w:t xml:space="preserve"> (L.)Thou.), cowpea (</w:t>
      </w:r>
      <w:r w:rsidRPr="00665F2C">
        <w:rPr>
          <w:rFonts w:ascii="Times New Roman" w:hAnsi="Times New Roman" w:cs="Times New Roman"/>
          <w:bCs/>
          <w:i/>
        </w:rPr>
        <w:t>Vigna</w:t>
      </w:r>
      <w:r w:rsidR="00B75553" w:rsidRPr="00665F2C">
        <w:rPr>
          <w:rFonts w:ascii="Times New Roman" w:hAnsi="Times New Roman" w:cs="Times New Roman"/>
          <w:bCs/>
          <w:i/>
        </w:rPr>
        <w:t xml:space="preserve"> </w:t>
      </w:r>
      <w:r w:rsidRPr="00665F2C">
        <w:rPr>
          <w:rFonts w:ascii="Times New Roman" w:hAnsi="Times New Roman" w:cs="Times New Roman"/>
          <w:bCs/>
          <w:i/>
        </w:rPr>
        <w:t>unguiculata</w:t>
      </w:r>
      <w:r w:rsidRPr="00665F2C">
        <w:rPr>
          <w:rFonts w:ascii="Times New Roman" w:hAnsi="Times New Roman" w:cs="Times New Roman"/>
          <w:bCs/>
        </w:rPr>
        <w:t>(L.)Walp.)</w:t>
      </w:r>
      <w:r w:rsidR="00F14E4D">
        <w:rPr>
          <w:rFonts w:ascii="Times New Roman" w:hAnsi="Times New Roman" w:cs="Times New Roman"/>
          <w:bCs/>
        </w:rPr>
        <w:t xml:space="preserve"> </w:t>
      </w:r>
      <w:r w:rsidRPr="00665F2C">
        <w:rPr>
          <w:rFonts w:ascii="Times New Roman" w:hAnsi="Times New Roman" w:cs="Times New Roman"/>
          <w:bCs/>
        </w:rPr>
        <w:t>and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00983DD1" w:rsidRPr="00665F2C">
        <w:rPr>
          <w:rFonts w:ascii="Times New Roman" w:hAnsi="Times New Roman" w:cs="Times New Roman"/>
          <w:bCs/>
        </w:rPr>
        <w:t>(L.) DC.), in:</w:t>
      </w:r>
      <w:r w:rsidRPr="00665F2C">
        <w:rPr>
          <w:rFonts w:ascii="Times New Roman" w:hAnsi="Times New Roman" w:cs="Times New Roman"/>
          <w:bCs/>
        </w:rPr>
        <w:t xml:space="preserve"> Grain Legume</w:t>
      </w:r>
      <w:r w:rsidR="00F14E4D">
        <w:rPr>
          <w:rFonts w:ascii="Times New Roman" w:hAnsi="Times New Roman" w:cs="Times New Roman"/>
          <w:bCs/>
        </w:rPr>
        <w:t xml:space="preserve"> </w:t>
      </w:r>
      <w:r w:rsidRPr="00665F2C">
        <w:rPr>
          <w:rFonts w:ascii="Times New Roman" w:hAnsi="Times New Roman" w:cs="Times New Roman"/>
          <w:bCs/>
        </w:rPr>
        <w:t>Improve Production Using Induced Mutations. Proceedings; Workshop on the Improvement of Grain Legume Production Using Induced Mutations. Pullman,WA (USA), pp. 499–507.</w:t>
      </w:r>
    </w:p>
    <w:p w14:paraId="5FBD0D72" w14:textId="5840E679"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Tran Thanh Van, K., Lie-Schricke, H., Marcotte, J., Trinh, T., 1986.Winged bean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rPr>
        <w:t>tetragonolobus</w:t>
      </w:r>
      <w:r w:rsidRPr="00665F2C">
        <w:rPr>
          <w:rFonts w:ascii="Times New Roman" w:hAnsi="Times New Roman" w:cs="Times New Roman"/>
          <w:bCs/>
        </w:rPr>
        <w:t xml:space="preserve"> (L.) DC.]. In: Bajaj YPS (eds) Biotechnology in agriculture and forestry Springer, Berlin Heidelberg New York 2, 556–567.</w:t>
      </w:r>
    </w:p>
    <w:p w14:paraId="72B9C805" w14:textId="48EDBB1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Vance, C.P., 2001. Symbiotic Nitrogen Fixation and Phosphorus Acquisition.</w:t>
      </w:r>
      <w:r w:rsidR="00F14E4D">
        <w:rPr>
          <w:rFonts w:ascii="Times New Roman" w:hAnsi="Times New Roman" w:cs="Times New Roman"/>
          <w:bCs/>
        </w:rPr>
        <w:t xml:space="preserve"> </w:t>
      </w:r>
      <w:r w:rsidRPr="00665F2C">
        <w:rPr>
          <w:rFonts w:ascii="Times New Roman" w:hAnsi="Times New Roman" w:cs="Times New Roman"/>
          <w:bCs/>
        </w:rPr>
        <w:t>Plant Nutrition in a World of Declining Renewable Resources. Plant Physiology 127, 390–397. https://doi.org/10.1104/pp.010331</w:t>
      </w:r>
    </w:p>
    <w:p w14:paraId="5C3B6073" w14:textId="6330749E"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Vatanparast, M., Shetty, P., Chopra, R., Doyle, J.J., Sathyanarayana, N., Egan, A.N., 2016.Transcriptome sequencing and marker development in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Leguminosae).</w:t>
      </w:r>
      <w:r w:rsidR="00F14E4D">
        <w:rPr>
          <w:rFonts w:ascii="Times New Roman" w:hAnsi="Times New Roman" w:cs="Times New Roman"/>
          <w:bCs/>
        </w:rPr>
        <w:t xml:space="preserve"> </w:t>
      </w:r>
      <w:r w:rsidRPr="00665F2C">
        <w:rPr>
          <w:rFonts w:ascii="Times New Roman" w:hAnsi="Times New Roman" w:cs="Times New Roman"/>
          <w:bCs/>
        </w:rPr>
        <w:t>Scientific Reports 6. https://doi.org/10.1038/srep29070</w:t>
      </w:r>
    </w:p>
    <w:p w14:paraId="6CF006B3" w14:textId="784E3C36"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Venketeswaran, S., Dias, M.A.D.L., Weyers, U.V., 1990.Organogenesis and somatic embryogenesis from callus of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DC.). Acta</w:t>
      </w:r>
      <w:r w:rsidR="00B75553" w:rsidRPr="00665F2C">
        <w:rPr>
          <w:rFonts w:ascii="Times New Roman" w:hAnsi="Times New Roman" w:cs="Times New Roman"/>
          <w:bCs/>
        </w:rPr>
        <w:t xml:space="preserve"> </w:t>
      </w:r>
      <w:r w:rsidRPr="00665F2C">
        <w:rPr>
          <w:rFonts w:ascii="Times New Roman" w:hAnsi="Times New Roman" w:cs="Times New Roman"/>
          <w:bCs/>
        </w:rPr>
        <w:t>Horticulturae 201–201. https://doi.org/10.17660/ActaHortic.1990.280.35</w:t>
      </w:r>
    </w:p>
    <w:p w14:paraId="4F3DE295" w14:textId="54F6C1DD"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Wan Mohtar, W.A.A.-Q.I., Hamid, A.A., Abd-Aziz, S., Muhamad, S.K.S., Saari, N., 2014. Preparation of bioactive peptides with high angiotensin converting enzyme inhibitory activity from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DC.] seed.</w:t>
      </w:r>
      <w:r w:rsidR="00F14E4D">
        <w:rPr>
          <w:rFonts w:ascii="Times New Roman" w:hAnsi="Times New Roman" w:cs="Times New Roman"/>
          <w:bCs/>
        </w:rPr>
        <w:t xml:space="preserve"> </w:t>
      </w:r>
      <w:r w:rsidRPr="00665F2C">
        <w:rPr>
          <w:rFonts w:ascii="Times New Roman" w:hAnsi="Times New Roman" w:cs="Times New Roman"/>
          <w:bCs/>
        </w:rPr>
        <w:t>Journal of Food Science and Technology 51, 3658–3668. https://doi.org/10.1007/s13197-012-0919-1</w:t>
      </w:r>
    </w:p>
    <w:p w14:paraId="142A5B27" w14:textId="77777777"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Wang, Longlong, Wang, Longxiang, Zhou, Y., Duanmu, D., 2017. Use of CRISPR/Cas9 for Symbiotic Nitrogen Fixation Research in Legumes, in: Progress in Molecular Biology and Translational Science. Elsevier, pp. 187–213. https://doi.org/10.1016/bs.pmbts.2017.03.010</w:t>
      </w:r>
    </w:p>
    <w:p w14:paraId="37F7A5A9" w14:textId="59A29A0A"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 xml:space="preserve">Wilson, V.M., Haq, N., Evans, P.K., 1985. Protoplast isolation, culture and plant regeneration in the winged bean,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 D.C. Plant Science 41, 61–68. https://doi.org/10.1016/0168-9452(85)90066-4</w:t>
      </w:r>
    </w:p>
    <w:p w14:paraId="329B0A9A" w14:textId="4DFC574F"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Wong, Q.N., Tanzi, A.S., Ho, W.K., Malla, S., Blythe, M., Karunaratne, A., Massawe, F., Mayes, S., 2017.Development of GeneBased SSR Markers in Winged bean (</w:t>
      </w:r>
      <w:r w:rsidRPr="00665F2C">
        <w:rPr>
          <w:rFonts w:ascii="Times New Roman" w:hAnsi="Times New Roman" w:cs="Times New Roman"/>
          <w:bCs/>
          <w:i/>
        </w:rPr>
        <w:t>Psophocarpus tetragonolobus</w:t>
      </w:r>
      <w:r w:rsidRPr="00665F2C">
        <w:rPr>
          <w:rFonts w:ascii="Times New Roman" w:hAnsi="Times New Roman" w:cs="Times New Roman"/>
          <w:bCs/>
        </w:rPr>
        <w:t> (L.) DC.) for Diversity Assessment. Genes (Basel) 8. https://doi.org/10.3390/genes8030100</w:t>
      </w:r>
    </w:p>
    <w:p w14:paraId="00F2975B" w14:textId="3280F3C0" w:rsidR="001468CE" w:rsidRPr="00665F2C" w:rsidRDefault="001468CE" w:rsidP="0079381E">
      <w:pPr>
        <w:pStyle w:val="Bibliography"/>
        <w:jc w:val="both"/>
        <w:rPr>
          <w:rFonts w:ascii="Times New Roman" w:hAnsi="Times New Roman" w:cs="Times New Roman"/>
          <w:bCs/>
        </w:rPr>
      </w:pPr>
      <w:r w:rsidRPr="00665F2C">
        <w:rPr>
          <w:rFonts w:ascii="Times New Roman" w:hAnsi="Times New Roman" w:cs="Times New Roman"/>
          <w:bCs/>
        </w:rPr>
        <w:t>Wyckoff, S., Mak, T.K., Vohra, P., 1983.The Nutritional Value of Autoclaved and Ammonia Treated Winged Beans [</w:t>
      </w:r>
      <w:r w:rsidRPr="00665F2C">
        <w:rPr>
          <w:rFonts w:ascii="Times New Roman" w:hAnsi="Times New Roman" w:cs="Times New Roman"/>
          <w:bCs/>
          <w:i/>
        </w:rPr>
        <w:t>Psophocarpus</w:t>
      </w:r>
      <w:r w:rsidR="00B75553" w:rsidRPr="00665F2C">
        <w:rPr>
          <w:rFonts w:ascii="Times New Roman" w:hAnsi="Times New Roman" w:cs="Times New Roman"/>
          <w:bCs/>
          <w:i/>
        </w:rPr>
        <w:t xml:space="preserve"> </w:t>
      </w:r>
      <w:r w:rsidRPr="00665F2C">
        <w:rPr>
          <w:rFonts w:ascii="Times New Roman" w:hAnsi="Times New Roman" w:cs="Times New Roman"/>
          <w:bCs/>
          <w:i/>
        </w:rPr>
        <w:t>tetragonolobus</w:t>
      </w:r>
      <w:r w:rsidRPr="00665F2C">
        <w:rPr>
          <w:rFonts w:ascii="Times New Roman" w:hAnsi="Times New Roman" w:cs="Times New Roman"/>
          <w:bCs/>
        </w:rPr>
        <w:t xml:space="preserve"> (L.)</w:t>
      </w:r>
      <w:r w:rsidR="00F14E4D">
        <w:rPr>
          <w:rFonts w:ascii="Times New Roman" w:hAnsi="Times New Roman" w:cs="Times New Roman"/>
          <w:bCs/>
        </w:rPr>
        <w:t xml:space="preserve"> </w:t>
      </w:r>
      <w:r w:rsidRPr="00665F2C">
        <w:rPr>
          <w:rFonts w:ascii="Times New Roman" w:hAnsi="Times New Roman" w:cs="Times New Roman"/>
          <w:bCs/>
        </w:rPr>
        <w:t>Dc.]</w:t>
      </w:r>
      <w:r w:rsidR="00F14E4D">
        <w:rPr>
          <w:rFonts w:ascii="Times New Roman" w:hAnsi="Times New Roman" w:cs="Times New Roman"/>
          <w:bCs/>
        </w:rPr>
        <w:t xml:space="preserve"> </w:t>
      </w:r>
      <w:r w:rsidRPr="00665F2C">
        <w:rPr>
          <w:rFonts w:ascii="Times New Roman" w:hAnsi="Times New Roman" w:cs="Times New Roman"/>
          <w:bCs/>
        </w:rPr>
        <w:t>for Japanese Quail. Poultry Science 62, 359–364. https://doi.org/10.3382/ps.0620359</w:t>
      </w:r>
    </w:p>
    <w:p w14:paraId="75A536A0" w14:textId="754BD20F" w:rsidR="00945BC6" w:rsidRPr="00665F2C" w:rsidRDefault="00945BC6" w:rsidP="0079381E">
      <w:pPr>
        <w:spacing w:after="0" w:line="240" w:lineRule="auto"/>
        <w:ind w:left="720" w:hanging="720"/>
        <w:jc w:val="both"/>
        <w:rPr>
          <w:rFonts w:ascii="Times New Roman" w:hAnsi="Times New Roman" w:cs="Times New Roman"/>
          <w:bCs/>
        </w:rPr>
      </w:pPr>
      <w:r w:rsidRPr="00665F2C">
        <w:rPr>
          <w:rFonts w:ascii="Times New Roman" w:hAnsi="Times New Roman" w:cs="Times New Roman"/>
          <w:bCs/>
        </w:rPr>
        <w:t>Yang, S., Grall, A., Chapman, M.A., (2018) Origin and diversification of winged bean (</w:t>
      </w:r>
      <w:r w:rsidRPr="00665F2C">
        <w:rPr>
          <w:rFonts w:ascii="Times New Roman" w:hAnsi="Times New Roman" w:cs="Times New Roman"/>
          <w:bCs/>
          <w:i/>
          <w:iCs/>
        </w:rPr>
        <w:t>Psophocarpus</w:t>
      </w:r>
      <w:r w:rsidR="00B75553" w:rsidRPr="00665F2C">
        <w:rPr>
          <w:rFonts w:ascii="Times New Roman" w:hAnsi="Times New Roman" w:cs="Times New Roman"/>
          <w:bCs/>
          <w:i/>
          <w:iCs/>
        </w:rPr>
        <w:t xml:space="preserve"> </w:t>
      </w:r>
      <w:r w:rsidRPr="00665F2C">
        <w:rPr>
          <w:rFonts w:ascii="Times New Roman" w:hAnsi="Times New Roman" w:cs="Times New Roman"/>
          <w:bCs/>
          <w:i/>
          <w:iCs/>
          <w:sz w:val="24"/>
          <w:szCs w:val="24"/>
        </w:rPr>
        <w:t>tetragonolobus</w:t>
      </w:r>
      <w:r w:rsidRPr="00665F2C">
        <w:rPr>
          <w:rFonts w:ascii="Times New Roman" w:hAnsi="Times New Roman" w:cs="Times New Roman"/>
          <w:bCs/>
        </w:rPr>
        <w:t xml:space="preserve"> (L.)</w:t>
      </w:r>
      <w:r w:rsidR="00051D43">
        <w:rPr>
          <w:rFonts w:ascii="Times New Roman" w:hAnsi="Times New Roman" w:cs="Times New Roman"/>
          <w:bCs/>
        </w:rPr>
        <w:t xml:space="preserve"> </w:t>
      </w:r>
      <w:r w:rsidRPr="00665F2C">
        <w:rPr>
          <w:rFonts w:ascii="Times New Roman" w:hAnsi="Times New Roman" w:cs="Times New Roman"/>
          <w:bCs/>
        </w:rPr>
        <w:t>DC.), a multipurpose underutilized legume. American Journal of Botany 105:888–897.https://doi.org/10.1002/ajb2.1093</w:t>
      </w:r>
    </w:p>
    <w:p w14:paraId="5E2D9DA6" w14:textId="77777777" w:rsidR="00945BC6" w:rsidRPr="00665F2C" w:rsidRDefault="00945BC6" w:rsidP="0079381E">
      <w:pPr>
        <w:jc w:val="both"/>
        <w:rPr>
          <w:rFonts w:ascii="Times New Roman" w:hAnsi="Times New Roman" w:cs="Times New Roman"/>
          <w:bCs/>
          <w:sz w:val="24"/>
          <w:szCs w:val="24"/>
        </w:rPr>
      </w:pPr>
    </w:p>
    <w:p w14:paraId="1705C28C" w14:textId="77777777" w:rsidR="001468CE" w:rsidRPr="00665F2C" w:rsidRDefault="00C270FC" w:rsidP="0079381E">
      <w:pPr>
        <w:spacing w:before="120" w:after="120" w:line="360" w:lineRule="auto"/>
        <w:jc w:val="both"/>
        <w:rPr>
          <w:rFonts w:ascii="Times New Roman" w:hAnsi="Times New Roman" w:cs="Times New Roman"/>
          <w:b/>
        </w:rPr>
      </w:pPr>
      <w:r w:rsidRPr="002053FA">
        <w:rPr>
          <w:rFonts w:ascii="Times New Roman" w:hAnsi="Times New Roman" w:cs="Times New Roman"/>
        </w:rPr>
        <w:fldChar w:fldCharType="end"/>
      </w:r>
    </w:p>
    <w:p w14:paraId="53053526" w14:textId="77777777" w:rsidR="001468CE" w:rsidRPr="00B32FC2" w:rsidRDefault="001468CE" w:rsidP="00B32FC2">
      <w:pPr>
        <w:autoSpaceDE w:val="0"/>
        <w:autoSpaceDN w:val="0"/>
        <w:adjustRightInd w:val="0"/>
        <w:spacing w:after="0" w:line="240" w:lineRule="auto"/>
        <w:rPr>
          <w:rFonts w:ascii="Times New Roman" w:hAnsi="Times New Roman" w:cs="Times New Roman"/>
          <w:color w:val="000033"/>
        </w:rPr>
      </w:pPr>
    </w:p>
    <w:p w14:paraId="09D4C6CE" w14:textId="0FBA8F4A" w:rsidR="00EC23B4" w:rsidRPr="00B32FC2" w:rsidRDefault="00E44DCD" w:rsidP="00945BC6">
      <w:pPr>
        <w:rPr>
          <w:rFonts w:ascii="Times New Roman" w:hAnsi="Times New Roman" w:cs="Times New Roman"/>
        </w:rPr>
      </w:pPr>
      <w:r w:rsidRPr="00E44DCD">
        <w:rPr>
          <w:rFonts w:ascii="Times New Roman" w:hAnsi="Times New Roman" w:cs="Times New Roman"/>
          <w:noProof/>
          <w:lang w:val="en-GB" w:eastAsia="en-GB"/>
        </w:rPr>
        <w:drawing>
          <wp:inline distT="0" distB="0" distL="0" distR="0" wp14:anchorId="27976172" wp14:editId="7E52778A">
            <wp:extent cx="5400000" cy="405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00" cy="4050000"/>
                    </a:xfrm>
                    <a:prstGeom prst="rect">
                      <a:avLst/>
                    </a:prstGeom>
                  </pic:spPr>
                </pic:pic>
              </a:graphicData>
            </a:graphic>
          </wp:inline>
        </w:drawing>
      </w:r>
      <w:r w:rsidRPr="00E44DCD">
        <w:rPr>
          <w:noProof/>
        </w:rPr>
        <w:t xml:space="preserve"> </w:t>
      </w:r>
      <w:r w:rsidRPr="00E44DCD">
        <w:rPr>
          <w:rFonts w:ascii="Times New Roman" w:hAnsi="Times New Roman" w:cs="Times New Roman"/>
          <w:noProof/>
          <w:lang w:val="en-GB" w:eastAsia="en-GB"/>
        </w:rPr>
        <w:drawing>
          <wp:inline distT="0" distB="0" distL="0" distR="0" wp14:anchorId="747E1C8B" wp14:editId="621A50D9">
            <wp:extent cx="5400000" cy="405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00" cy="4050000"/>
                    </a:xfrm>
                    <a:prstGeom prst="rect">
                      <a:avLst/>
                    </a:prstGeom>
                  </pic:spPr>
                </pic:pic>
              </a:graphicData>
            </a:graphic>
          </wp:inline>
        </w:drawing>
      </w:r>
      <w:r w:rsidRPr="00E44DCD">
        <w:rPr>
          <w:noProof/>
        </w:rPr>
        <w:t xml:space="preserve"> </w:t>
      </w:r>
      <w:r w:rsidRPr="00E44DCD">
        <w:rPr>
          <w:noProof/>
          <w:lang w:val="en-GB" w:eastAsia="en-GB"/>
        </w:rPr>
        <w:drawing>
          <wp:inline distT="0" distB="0" distL="0" distR="0" wp14:anchorId="21A44717" wp14:editId="6AF49080">
            <wp:extent cx="5400000" cy="405000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00" cy="4050000"/>
                    </a:xfrm>
                    <a:prstGeom prst="rect">
                      <a:avLst/>
                    </a:prstGeom>
                  </pic:spPr>
                </pic:pic>
              </a:graphicData>
            </a:graphic>
          </wp:inline>
        </w:drawing>
      </w:r>
      <w:r w:rsidRPr="00E44DCD">
        <w:rPr>
          <w:noProof/>
        </w:rPr>
        <w:t xml:space="preserve"> </w:t>
      </w:r>
      <w:r w:rsidRPr="00E44DCD">
        <w:rPr>
          <w:noProof/>
          <w:lang w:val="en-GB" w:eastAsia="en-GB"/>
        </w:rPr>
        <w:drawing>
          <wp:inline distT="0" distB="0" distL="0" distR="0" wp14:anchorId="719EDEBF" wp14:editId="1FC27028">
            <wp:extent cx="5400000" cy="4050000"/>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00" cy="4050000"/>
                    </a:xfrm>
                    <a:prstGeom prst="rect">
                      <a:avLst/>
                    </a:prstGeom>
                  </pic:spPr>
                </pic:pic>
              </a:graphicData>
            </a:graphic>
          </wp:inline>
        </w:drawing>
      </w:r>
      <w:r w:rsidRPr="00E44DCD">
        <w:rPr>
          <w:noProof/>
        </w:rPr>
        <w:t xml:space="preserve"> </w:t>
      </w:r>
      <w:r w:rsidRPr="00E44DCD">
        <w:rPr>
          <w:noProof/>
          <w:lang w:val="en-GB" w:eastAsia="en-GB"/>
        </w:rPr>
        <w:drawing>
          <wp:inline distT="0" distB="0" distL="0" distR="0" wp14:anchorId="0FCE3EFF" wp14:editId="444DAEA3">
            <wp:extent cx="5400000" cy="405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00" cy="4050000"/>
                    </a:xfrm>
                    <a:prstGeom prst="rect">
                      <a:avLst/>
                    </a:prstGeom>
                  </pic:spPr>
                </pic:pic>
              </a:graphicData>
            </a:graphic>
          </wp:inline>
        </w:drawing>
      </w:r>
      <w:r w:rsidRPr="00E44DCD">
        <w:rPr>
          <w:noProof/>
        </w:rPr>
        <w:t xml:space="preserve"> </w:t>
      </w:r>
      <w:r w:rsidRPr="00E44DCD">
        <w:rPr>
          <w:noProof/>
          <w:lang w:val="en-GB" w:eastAsia="en-GB"/>
        </w:rPr>
        <w:drawing>
          <wp:inline distT="0" distB="0" distL="0" distR="0" wp14:anchorId="465D5408" wp14:editId="3CB7AA18">
            <wp:extent cx="5400000" cy="405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00" cy="4050000"/>
                    </a:xfrm>
                    <a:prstGeom prst="rect">
                      <a:avLst/>
                    </a:prstGeom>
                  </pic:spPr>
                </pic:pic>
              </a:graphicData>
            </a:graphic>
          </wp:inline>
        </w:drawing>
      </w:r>
      <w:r w:rsidRPr="00E44DCD">
        <w:rPr>
          <w:noProof/>
        </w:rPr>
        <w:t xml:space="preserve"> </w:t>
      </w:r>
      <w:r w:rsidRPr="00E44DCD">
        <w:rPr>
          <w:noProof/>
          <w:lang w:val="en-GB" w:eastAsia="en-GB"/>
        </w:rPr>
        <w:drawing>
          <wp:inline distT="0" distB="0" distL="0" distR="0" wp14:anchorId="75F23393" wp14:editId="541181E9">
            <wp:extent cx="5400000" cy="405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00" cy="4050000"/>
                    </a:xfrm>
                    <a:prstGeom prst="rect">
                      <a:avLst/>
                    </a:prstGeom>
                  </pic:spPr>
                </pic:pic>
              </a:graphicData>
            </a:graphic>
          </wp:inline>
        </w:drawing>
      </w:r>
      <w:r w:rsidRPr="00E44DCD">
        <w:rPr>
          <w:noProof/>
        </w:rPr>
        <w:t xml:space="preserve"> </w:t>
      </w:r>
      <w:r w:rsidRPr="00E44DCD">
        <w:rPr>
          <w:noProof/>
          <w:lang w:val="en-GB" w:eastAsia="en-GB"/>
        </w:rPr>
        <w:drawing>
          <wp:inline distT="0" distB="0" distL="0" distR="0" wp14:anchorId="7DEEB788" wp14:editId="236CAB44">
            <wp:extent cx="5400000" cy="4050000"/>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00" cy="4050000"/>
                    </a:xfrm>
                    <a:prstGeom prst="rect">
                      <a:avLst/>
                    </a:prstGeom>
                  </pic:spPr>
                </pic:pic>
              </a:graphicData>
            </a:graphic>
          </wp:inline>
        </w:drawing>
      </w:r>
    </w:p>
    <w:sectPr w:rsidR="00EC23B4" w:rsidRPr="00B32FC2" w:rsidSect="00707B8B">
      <w:headerReference w:type="default"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CC028A" w14:textId="77777777" w:rsidR="002053FA" w:rsidRDefault="002053FA">
      <w:pPr>
        <w:spacing w:after="0" w:line="240" w:lineRule="auto"/>
      </w:pPr>
      <w:r>
        <w:separator/>
      </w:r>
    </w:p>
  </w:endnote>
  <w:endnote w:type="continuationSeparator" w:id="0">
    <w:p w14:paraId="7EF3111A" w14:textId="77777777" w:rsidR="002053FA" w:rsidRDefault="002053FA">
      <w:pPr>
        <w:spacing w:after="0" w:line="240" w:lineRule="auto"/>
      </w:pPr>
      <w:r>
        <w:continuationSeparator/>
      </w:r>
    </w:p>
  </w:endnote>
  <w:endnote w:type="continuationNotice" w:id="1">
    <w:p w14:paraId="40282D70" w14:textId="77777777" w:rsidR="002053FA" w:rsidRDefault="002053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7214811"/>
      <w:docPartObj>
        <w:docPartGallery w:val="Page Numbers (Bottom of Page)"/>
        <w:docPartUnique/>
      </w:docPartObj>
    </w:sdtPr>
    <w:sdtEndPr/>
    <w:sdtContent>
      <w:p w14:paraId="1F8425C6" w14:textId="29CE57F9" w:rsidR="002053FA" w:rsidRDefault="002053FA">
        <w:pPr>
          <w:pStyle w:val="Footer"/>
          <w:jc w:val="center"/>
        </w:pPr>
        <w:r>
          <w:fldChar w:fldCharType="begin"/>
        </w:r>
        <w:r>
          <w:instrText xml:space="preserve"> PAGE   \* MERGEFORMAT </w:instrText>
        </w:r>
        <w:r>
          <w:fldChar w:fldCharType="separate"/>
        </w:r>
        <w:r w:rsidR="00D82A21">
          <w:rPr>
            <w:noProof/>
          </w:rPr>
          <w:t>20</w:t>
        </w:r>
        <w:r>
          <w:rPr>
            <w:noProof/>
          </w:rPr>
          <w:fldChar w:fldCharType="end"/>
        </w:r>
      </w:p>
    </w:sdtContent>
  </w:sdt>
  <w:p w14:paraId="2BA9F2CD" w14:textId="77777777" w:rsidR="002053FA" w:rsidRDefault="002053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91FE9E" w14:textId="77777777" w:rsidR="002053FA" w:rsidRDefault="002053FA">
      <w:pPr>
        <w:spacing w:after="0" w:line="240" w:lineRule="auto"/>
      </w:pPr>
      <w:r>
        <w:separator/>
      </w:r>
    </w:p>
  </w:footnote>
  <w:footnote w:type="continuationSeparator" w:id="0">
    <w:p w14:paraId="054C31AE" w14:textId="77777777" w:rsidR="002053FA" w:rsidRDefault="002053FA">
      <w:pPr>
        <w:spacing w:after="0" w:line="240" w:lineRule="auto"/>
      </w:pPr>
      <w:r>
        <w:continuationSeparator/>
      </w:r>
    </w:p>
  </w:footnote>
  <w:footnote w:type="continuationNotice" w:id="1">
    <w:p w14:paraId="33A60155" w14:textId="77777777" w:rsidR="002053FA" w:rsidRDefault="002053F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B71B3" w14:textId="77777777" w:rsidR="002053FA" w:rsidRDefault="002053FA">
    <w:pPr>
      <w:pStyle w:val="Header"/>
    </w:pPr>
  </w:p>
  <w:p w14:paraId="77A5C7F3" w14:textId="77777777" w:rsidR="002053FA" w:rsidRDefault="002053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0792"/>
    <w:rsid w:val="00025037"/>
    <w:rsid w:val="000325EA"/>
    <w:rsid w:val="00051D43"/>
    <w:rsid w:val="00065F42"/>
    <w:rsid w:val="000A099A"/>
    <w:rsid w:val="000A20F4"/>
    <w:rsid w:val="000B2CBD"/>
    <w:rsid w:val="000D3300"/>
    <w:rsid w:val="000F46C6"/>
    <w:rsid w:val="001271DF"/>
    <w:rsid w:val="00144D93"/>
    <w:rsid w:val="001468CE"/>
    <w:rsid w:val="0017158A"/>
    <w:rsid w:val="00181C29"/>
    <w:rsid w:val="001B1707"/>
    <w:rsid w:val="001B19E2"/>
    <w:rsid w:val="001B7F50"/>
    <w:rsid w:val="001D5747"/>
    <w:rsid w:val="001E0CC7"/>
    <w:rsid w:val="001F4976"/>
    <w:rsid w:val="002053FA"/>
    <w:rsid w:val="00220792"/>
    <w:rsid w:val="002370C4"/>
    <w:rsid w:val="002525E4"/>
    <w:rsid w:val="00263C25"/>
    <w:rsid w:val="00274D41"/>
    <w:rsid w:val="0028387E"/>
    <w:rsid w:val="002A1C29"/>
    <w:rsid w:val="002B6640"/>
    <w:rsid w:val="002F7C04"/>
    <w:rsid w:val="003118B9"/>
    <w:rsid w:val="003132E9"/>
    <w:rsid w:val="00316AFF"/>
    <w:rsid w:val="00316C79"/>
    <w:rsid w:val="00323A73"/>
    <w:rsid w:val="00351741"/>
    <w:rsid w:val="0036775A"/>
    <w:rsid w:val="00386A40"/>
    <w:rsid w:val="003A068B"/>
    <w:rsid w:val="003A3D83"/>
    <w:rsid w:val="003B234E"/>
    <w:rsid w:val="003C46E5"/>
    <w:rsid w:val="003C5ED1"/>
    <w:rsid w:val="003E3E6E"/>
    <w:rsid w:val="004409F6"/>
    <w:rsid w:val="00452D26"/>
    <w:rsid w:val="004543D1"/>
    <w:rsid w:val="0045608A"/>
    <w:rsid w:val="00487715"/>
    <w:rsid w:val="004D4E84"/>
    <w:rsid w:val="004F3D80"/>
    <w:rsid w:val="0052497C"/>
    <w:rsid w:val="00537416"/>
    <w:rsid w:val="005423E0"/>
    <w:rsid w:val="00551682"/>
    <w:rsid w:val="00552B57"/>
    <w:rsid w:val="00556F31"/>
    <w:rsid w:val="00576954"/>
    <w:rsid w:val="005922F5"/>
    <w:rsid w:val="005D41A6"/>
    <w:rsid w:val="00622628"/>
    <w:rsid w:val="00645383"/>
    <w:rsid w:val="00651CDB"/>
    <w:rsid w:val="00665F2C"/>
    <w:rsid w:val="00666D1C"/>
    <w:rsid w:val="0069190E"/>
    <w:rsid w:val="00692611"/>
    <w:rsid w:val="006A4553"/>
    <w:rsid w:val="006D27E5"/>
    <w:rsid w:val="006F6C97"/>
    <w:rsid w:val="0070259D"/>
    <w:rsid w:val="00707B8B"/>
    <w:rsid w:val="007666EC"/>
    <w:rsid w:val="0079381E"/>
    <w:rsid w:val="00796F19"/>
    <w:rsid w:val="007D4019"/>
    <w:rsid w:val="007F1447"/>
    <w:rsid w:val="007F3794"/>
    <w:rsid w:val="007F6F07"/>
    <w:rsid w:val="00802F0A"/>
    <w:rsid w:val="00864F27"/>
    <w:rsid w:val="008819FC"/>
    <w:rsid w:val="008A74B0"/>
    <w:rsid w:val="008B4172"/>
    <w:rsid w:val="008D6441"/>
    <w:rsid w:val="009375AF"/>
    <w:rsid w:val="00945BC6"/>
    <w:rsid w:val="009477CF"/>
    <w:rsid w:val="00947FE6"/>
    <w:rsid w:val="009610AC"/>
    <w:rsid w:val="00974693"/>
    <w:rsid w:val="00983DD1"/>
    <w:rsid w:val="0099006C"/>
    <w:rsid w:val="009958E2"/>
    <w:rsid w:val="009A2A35"/>
    <w:rsid w:val="009A4761"/>
    <w:rsid w:val="009B4940"/>
    <w:rsid w:val="009B7D40"/>
    <w:rsid w:val="009C2FB4"/>
    <w:rsid w:val="009E30C9"/>
    <w:rsid w:val="009E78A5"/>
    <w:rsid w:val="009F542D"/>
    <w:rsid w:val="00A01630"/>
    <w:rsid w:val="00A04616"/>
    <w:rsid w:val="00A066A7"/>
    <w:rsid w:val="00A12F30"/>
    <w:rsid w:val="00A22B84"/>
    <w:rsid w:val="00A71FC7"/>
    <w:rsid w:val="00A97F2B"/>
    <w:rsid w:val="00AA3701"/>
    <w:rsid w:val="00AB312D"/>
    <w:rsid w:val="00B24232"/>
    <w:rsid w:val="00B25885"/>
    <w:rsid w:val="00B32FC2"/>
    <w:rsid w:val="00B73699"/>
    <w:rsid w:val="00B75553"/>
    <w:rsid w:val="00B85B57"/>
    <w:rsid w:val="00B97BDF"/>
    <w:rsid w:val="00BB23A7"/>
    <w:rsid w:val="00BB2573"/>
    <w:rsid w:val="00BB7EDE"/>
    <w:rsid w:val="00BE171B"/>
    <w:rsid w:val="00BF4E14"/>
    <w:rsid w:val="00C270FC"/>
    <w:rsid w:val="00C309BD"/>
    <w:rsid w:val="00C315A9"/>
    <w:rsid w:val="00C47323"/>
    <w:rsid w:val="00C570B5"/>
    <w:rsid w:val="00C66924"/>
    <w:rsid w:val="00CA2B5D"/>
    <w:rsid w:val="00CB2A39"/>
    <w:rsid w:val="00CC2525"/>
    <w:rsid w:val="00D07B7C"/>
    <w:rsid w:val="00D2012C"/>
    <w:rsid w:val="00D37B1E"/>
    <w:rsid w:val="00D753C0"/>
    <w:rsid w:val="00D82A21"/>
    <w:rsid w:val="00DB172E"/>
    <w:rsid w:val="00DC640C"/>
    <w:rsid w:val="00DE3520"/>
    <w:rsid w:val="00DE4BA3"/>
    <w:rsid w:val="00E0565B"/>
    <w:rsid w:val="00E44DCD"/>
    <w:rsid w:val="00E5447F"/>
    <w:rsid w:val="00E71810"/>
    <w:rsid w:val="00EA3EAE"/>
    <w:rsid w:val="00EC23B4"/>
    <w:rsid w:val="00EF42B2"/>
    <w:rsid w:val="00F01EF0"/>
    <w:rsid w:val="00F11B06"/>
    <w:rsid w:val="00F14E4D"/>
    <w:rsid w:val="00F23553"/>
    <w:rsid w:val="00F369C2"/>
    <w:rsid w:val="00F43C12"/>
    <w:rsid w:val="00F52A93"/>
    <w:rsid w:val="00F62FFF"/>
    <w:rsid w:val="00F75374"/>
    <w:rsid w:val="00F75D95"/>
    <w:rsid w:val="00FC0EA3"/>
    <w:rsid w:val="00FE23D8"/>
  </w:rsids>
  <m:mathPr>
    <m:mathFont m:val="Cambria Math"/>
    <m:brkBin m:val="before"/>
    <m:brkBinSub m:val="--"/>
    <m:smallFrac/>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11F52"/>
  <w15:docId w15:val="{63AC1BC2-A26A-47F5-AF3F-2DDD40520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8CE"/>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468CE"/>
  </w:style>
  <w:style w:type="character" w:styleId="Emphasis">
    <w:name w:val="Emphasis"/>
    <w:basedOn w:val="DefaultParagraphFont"/>
    <w:uiPriority w:val="20"/>
    <w:qFormat/>
    <w:rsid w:val="001468CE"/>
    <w:rPr>
      <w:i/>
      <w:iCs/>
    </w:rPr>
  </w:style>
  <w:style w:type="paragraph" w:styleId="Bibliography">
    <w:name w:val="Bibliography"/>
    <w:basedOn w:val="Normal"/>
    <w:next w:val="Normal"/>
    <w:uiPriority w:val="37"/>
    <w:unhideWhenUsed/>
    <w:rsid w:val="001468CE"/>
    <w:pPr>
      <w:spacing w:after="0" w:line="240" w:lineRule="auto"/>
      <w:ind w:left="720" w:hanging="720"/>
    </w:pPr>
  </w:style>
  <w:style w:type="character" w:styleId="Hyperlink">
    <w:name w:val="Hyperlink"/>
    <w:uiPriority w:val="99"/>
    <w:unhideWhenUsed/>
    <w:rsid w:val="001468CE"/>
    <w:rPr>
      <w:color w:val="0000FF"/>
      <w:u w:val="single"/>
    </w:rPr>
  </w:style>
  <w:style w:type="paragraph" w:styleId="Header">
    <w:name w:val="header"/>
    <w:basedOn w:val="Normal"/>
    <w:link w:val="HeaderChar"/>
    <w:uiPriority w:val="99"/>
    <w:unhideWhenUsed/>
    <w:rsid w:val="001468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8CE"/>
    <w:rPr>
      <w:rFonts w:eastAsiaTheme="minorEastAsia"/>
      <w:lang w:val="en-US"/>
    </w:rPr>
  </w:style>
  <w:style w:type="paragraph" w:styleId="Footer">
    <w:name w:val="footer"/>
    <w:basedOn w:val="Normal"/>
    <w:link w:val="FooterChar"/>
    <w:uiPriority w:val="99"/>
    <w:unhideWhenUsed/>
    <w:rsid w:val="001468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8CE"/>
    <w:rPr>
      <w:rFonts w:eastAsiaTheme="minorEastAsia"/>
      <w:lang w:val="en-US"/>
    </w:rPr>
  </w:style>
  <w:style w:type="paragraph" w:styleId="BalloonText">
    <w:name w:val="Balloon Text"/>
    <w:basedOn w:val="Normal"/>
    <w:link w:val="BalloonTextChar"/>
    <w:uiPriority w:val="99"/>
    <w:semiHidden/>
    <w:unhideWhenUsed/>
    <w:rsid w:val="000D33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300"/>
    <w:rPr>
      <w:rFonts w:ascii="Tahoma" w:eastAsiaTheme="minorEastAsia" w:hAnsi="Tahoma" w:cs="Tahoma"/>
      <w:sz w:val="16"/>
      <w:szCs w:val="16"/>
      <w:lang w:val="en-US"/>
    </w:rPr>
  </w:style>
  <w:style w:type="character" w:styleId="CommentReference">
    <w:name w:val="annotation reference"/>
    <w:basedOn w:val="DefaultParagraphFont"/>
    <w:uiPriority w:val="99"/>
    <w:semiHidden/>
    <w:unhideWhenUsed/>
    <w:rsid w:val="00945BC6"/>
    <w:rPr>
      <w:sz w:val="16"/>
      <w:szCs w:val="16"/>
    </w:rPr>
  </w:style>
  <w:style w:type="paragraph" w:styleId="CommentText">
    <w:name w:val="annotation text"/>
    <w:basedOn w:val="Normal"/>
    <w:link w:val="CommentTextChar"/>
    <w:uiPriority w:val="99"/>
    <w:semiHidden/>
    <w:unhideWhenUsed/>
    <w:rsid w:val="00945BC6"/>
    <w:pPr>
      <w:spacing w:line="240" w:lineRule="auto"/>
    </w:pPr>
    <w:rPr>
      <w:sz w:val="20"/>
      <w:szCs w:val="20"/>
    </w:rPr>
  </w:style>
  <w:style w:type="character" w:customStyle="1" w:styleId="CommentTextChar">
    <w:name w:val="Comment Text Char"/>
    <w:basedOn w:val="DefaultParagraphFont"/>
    <w:link w:val="CommentText"/>
    <w:uiPriority w:val="99"/>
    <w:semiHidden/>
    <w:rsid w:val="00945BC6"/>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945BC6"/>
    <w:rPr>
      <w:b/>
      <w:bCs/>
    </w:rPr>
  </w:style>
  <w:style w:type="character" w:customStyle="1" w:styleId="CommentSubjectChar">
    <w:name w:val="Comment Subject Char"/>
    <w:basedOn w:val="CommentTextChar"/>
    <w:link w:val="CommentSubject"/>
    <w:uiPriority w:val="99"/>
    <w:semiHidden/>
    <w:rsid w:val="00945BC6"/>
    <w:rPr>
      <w:rFonts w:eastAsiaTheme="minorEastAsia"/>
      <w:b/>
      <w:bCs/>
      <w:sz w:val="20"/>
      <w:szCs w:val="20"/>
      <w:lang w:val="en-US"/>
    </w:rPr>
  </w:style>
  <w:style w:type="character" w:styleId="LineNumber">
    <w:name w:val="line number"/>
    <w:basedOn w:val="DefaultParagraphFont"/>
    <w:uiPriority w:val="99"/>
    <w:semiHidden/>
    <w:unhideWhenUsed/>
    <w:rsid w:val="00181C29"/>
  </w:style>
  <w:style w:type="paragraph" w:styleId="NoSpacing">
    <w:name w:val="No Spacing"/>
    <w:link w:val="NoSpacingChar"/>
    <w:uiPriority w:val="1"/>
    <w:qFormat/>
    <w:rsid w:val="00181C29"/>
    <w:pPr>
      <w:spacing w:after="0" w:line="240" w:lineRule="auto"/>
    </w:pPr>
    <w:rPr>
      <w:rFonts w:eastAsiaTheme="minorEastAsia"/>
      <w:szCs w:val="20"/>
      <w:lang w:eastAsia="en-IN" w:bidi="hi-IN"/>
    </w:rPr>
  </w:style>
  <w:style w:type="character" w:customStyle="1" w:styleId="NoSpacingChar">
    <w:name w:val="No Spacing Char"/>
    <w:basedOn w:val="DefaultParagraphFont"/>
    <w:link w:val="NoSpacing"/>
    <w:uiPriority w:val="1"/>
    <w:rsid w:val="00181C29"/>
    <w:rPr>
      <w:rFonts w:eastAsiaTheme="minorEastAsia"/>
      <w:szCs w:val="20"/>
      <w:lang w:eastAsia="en-IN" w:bidi="hi-IN"/>
    </w:rPr>
  </w:style>
  <w:style w:type="paragraph" w:styleId="Revision">
    <w:name w:val="Revision"/>
    <w:hidden/>
    <w:uiPriority w:val="99"/>
    <w:semiHidden/>
    <w:rsid w:val="00181C29"/>
    <w:pPr>
      <w:spacing w:after="0" w:line="240" w:lineRule="auto"/>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277393">
      <w:bodyDiv w:val="1"/>
      <w:marLeft w:val="0"/>
      <w:marRight w:val="0"/>
      <w:marTop w:val="0"/>
      <w:marBottom w:val="0"/>
      <w:divBdr>
        <w:top w:val="none" w:sz="0" w:space="0" w:color="auto"/>
        <w:left w:val="none" w:sz="0" w:space="0" w:color="auto"/>
        <w:bottom w:val="none" w:sz="0" w:space="0" w:color="auto"/>
        <w:right w:val="none" w:sz="0" w:space="0" w:color="auto"/>
      </w:divBdr>
      <w:divsChild>
        <w:div w:id="399713118">
          <w:marLeft w:val="0"/>
          <w:marRight w:val="0"/>
          <w:marTop w:val="0"/>
          <w:marBottom w:val="0"/>
          <w:divBdr>
            <w:top w:val="none" w:sz="0" w:space="0" w:color="auto"/>
            <w:left w:val="none" w:sz="0" w:space="0" w:color="auto"/>
            <w:bottom w:val="none" w:sz="0" w:space="0" w:color="auto"/>
            <w:right w:val="none" w:sz="0" w:space="0" w:color="auto"/>
          </w:divBdr>
        </w:div>
        <w:div w:id="1887135967">
          <w:marLeft w:val="0"/>
          <w:marRight w:val="0"/>
          <w:marTop w:val="0"/>
          <w:marBottom w:val="0"/>
          <w:divBdr>
            <w:top w:val="none" w:sz="0" w:space="0" w:color="auto"/>
            <w:left w:val="none" w:sz="0" w:space="0" w:color="auto"/>
            <w:bottom w:val="none" w:sz="0" w:space="0" w:color="auto"/>
            <w:right w:val="none" w:sz="0" w:space="0" w:color="auto"/>
          </w:divBdr>
        </w:div>
        <w:div w:id="1233738710">
          <w:marLeft w:val="0"/>
          <w:marRight w:val="0"/>
          <w:marTop w:val="0"/>
          <w:marBottom w:val="0"/>
          <w:divBdr>
            <w:top w:val="none" w:sz="0" w:space="0" w:color="auto"/>
            <w:left w:val="none" w:sz="0" w:space="0" w:color="auto"/>
            <w:bottom w:val="none" w:sz="0" w:space="0" w:color="auto"/>
            <w:right w:val="none" w:sz="0" w:space="0" w:color="auto"/>
          </w:divBdr>
        </w:div>
        <w:div w:id="971716138">
          <w:marLeft w:val="0"/>
          <w:marRight w:val="0"/>
          <w:marTop w:val="0"/>
          <w:marBottom w:val="0"/>
          <w:divBdr>
            <w:top w:val="none" w:sz="0" w:space="0" w:color="auto"/>
            <w:left w:val="none" w:sz="0" w:space="0" w:color="auto"/>
            <w:bottom w:val="none" w:sz="0" w:space="0" w:color="auto"/>
            <w:right w:val="none" w:sz="0" w:space="0" w:color="auto"/>
          </w:divBdr>
        </w:div>
        <w:div w:id="64308163">
          <w:marLeft w:val="0"/>
          <w:marRight w:val="0"/>
          <w:marTop w:val="0"/>
          <w:marBottom w:val="0"/>
          <w:divBdr>
            <w:top w:val="none" w:sz="0" w:space="0" w:color="auto"/>
            <w:left w:val="none" w:sz="0" w:space="0" w:color="auto"/>
            <w:bottom w:val="none" w:sz="0" w:space="0" w:color="auto"/>
            <w:right w:val="none" w:sz="0" w:space="0" w:color="auto"/>
          </w:divBdr>
        </w:div>
        <w:div w:id="854533766">
          <w:marLeft w:val="0"/>
          <w:marRight w:val="0"/>
          <w:marTop w:val="0"/>
          <w:marBottom w:val="0"/>
          <w:divBdr>
            <w:top w:val="none" w:sz="0" w:space="0" w:color="auto"/>
            <w:left w:val="none" w:sz="0" w:space="0" w:color="auto"/>
            <w:bottom w:val="none" w:sz="0" w:space="0" w:color="auto"/>
            <w:right w:val="none" w:sz="0" w:space="0" w:color="auto"/>
          </w:divBdr>
        </w:div>
        <w:div w:id="1813016650">
          <w:marLeft w:val="0"/>
          <w:marRight w:val="0"/>
          <w:marTop w:val="0"/>
          <w:marBottom w:val="0"/>
          <w:divBdr>
            <w:top w:val="none" w:sz="0" w:space="0" w:color="auto"/>
            <w:left w:val="none" w:sz="0" w:space="0" w:color="auto"/>
            <w:bottom w:val="none" w:sz="0" w:space="0" w:color="auto"/>
            <w:right w:val="none" w:sz="0" w:space="0" w:color="auto"/>
          </w:divBdr>
        </w:div>
        <w:div w:id="1788428076">
          <w:marLeft w:val="0"/>
          <w:marRight w:val="0"/>
          <w:marTop w:val="0"/>
          <w:marBottom w:val="0"/>
          <w:divBdr>
            <w:top w:val="none" w:sz="0" w:space="0" w:color="auto"/>
            <w:left w:val="none" w:sz="0" w:space="0" w:color="auto"/>
            <w:bottom w:val="none" w:sz="0" w:space="0" w:color="auto"/>
            <w:right w:val="none" w:sz="0" w:space="0" w:color="auto"/>
          </w:divBdr>
        </w:div>
        <w:div w:id="364405169">
          <w:marLeft w:val="0"/>
          <w:marRight w:val="0"/>
          <w:marTop w:val="0"/>
          <w:marBottom w:val="0"/>
          <w:divBdr>
            <w:top w:val="none" w:sz="0" w:space="0" w:color="auto"/>
            <w:left w:val="none" w:sz="0" w:space="0" w:color="auto"/>
            <w:bottom w:val="none" w:sz="0" w:space="0" w:color="auto"/>
            <w:right w:val="none" w:sz="0" w:space="0" w:color="auto"/>
          </w:divBdr>
        </w:div>
        <w:div w:id="2031949169">
          <w:marLeft w:val="0"/>
          <w:marRight w:val="0"/>
          <w:marTop w:val="0"/>
          <w:marBottom w:val="0"/>
          <w:divBdr>
            <w:top w:val="none" w:sz="0" w:space="0" w:color="auto"/>
            <w:left w:val="none" w:sz="0" w:space="0" w:color="auto"/>
            <w:bottom w:val="none" w:sz="0" w:space="0" w:color="auto"/>
            <w:right w:val="none" w:sz="0" w:space="0" w:color="auto"/>
          </w:divBdr>
        </w:div>
        <w:div w:id="514537209">
          <w:marLeft w:val="0"/>
          <w:marRight w:val="0"/>
          <w:marTop w:val="0"/>
          <w:marBottom w:val="0"/>
          <w:divBdr>
            <w:top w:val="none" w:sz="0" w:space="0" w:color="auto"/>
            <w:left w:val="none" w:sz="0" w:space="0" w:color="auto"/>
            <w:bottom w:val="none" w:sz="0" w:space="0" w:color="auto"/>
            <w:right w:val="none" w:sz="0" w:space="0" w:color="auto"/>
          </w:divBdr>
        </w:div>
        <w:div w:id="143477420">
          <w:marLeft w:val="0"/>
          <w:marRight w:val="0"/>
          <w:marTop w:val="0"/>
          <w:marBottom w:val="0"/>
          <w:divBdr>
            <w:top w:val="none" w:sz="0" w:space="0" w:color="auto"/>
            <w:left w:val="none" w:sz="0" w:space="0" w:color="auto"/>
            <w:bottom w:val="none" w:sz="0" w:space="0" w:color="auto"/>
            <w:right w:val="none" w:sz="0" w:space="0" w:color="auto"/>
          </w:divBdr>
        </w:div>
        <w:div w:id="1135680684">
          <w:marLeft w:val="0"/>
          <w:marRight w:val="0"/>
          <w:marTop w:val="0"/>
          <w:marBottom w:val="0"/>
          <w:divBdr>
            <w:top w:val="none" w:sz="0" w:space="0" w:color="auto"/>
            <w:left w:val="none" w:sz="0" w:space="0" w:color="auto"/>
            <w:bottom w:val="none" w:sz="0" w:space="0" w:color="auto"/>
            <w:right w:val="none" w:sz="0" w:space="0" w:color="auto"/>
          </w:divBdr>
        </w:div>
        <w:div w:id="187767219">
          <w:marLeft w:val="0"/>
          <w:marRight w:val="0"/>
          <w:marTop w:val="0"/>
          <w:marBottom w:val="0"/>
          <w:divBdr>
            <w:top w:val="none" w:sz="0" w:space="0" w:color="auto"/>
            <w:left w:val="none" w:sz="0" w:space="0" w:color="auto"/>
            <w:bottom w:val="none" w:sz="0" w:space="0" w:color="auto"/>
            <w:right w:val="none" w:sz="0" w:space="0" w:color="auto"/>
          </w:divBdr>
        </w:div>
      </w:divsChild>
    </w:div>
    <w:div w:id="380716197">
      <w:bodyDiv w:val="1"/>
      <w:marLeft w:val="0"/>
      <w:marRight w:val="0"/>
      <w:marTop w:val="0"/>
      <w:marBottom w:val="0"/>
      <w:divBdr>
        <w:top w:val="none" w:sz="0" w:space="0" w:color="auto"/>
        <w:left w:val="none" w:sz="0" w:space="0" w:color="auto"/>
        <w:bottom w:val="none" w:sz="0" w:space="0" w:color="auto"/>
        <w:right w:val="none" w:sz="0" w:space="0" w:color="auto"/>
      </w:divBdr>
      <w:divsChild>
        <w:div w:id="960842253">
          <w:marLeft w:val="0"/>
          <w:marRight w:val="0"/>
          <w:marTop w:val="0"/>
          <w:marBottom w:val="0"/>
          <w:divBdr>
            <w:top w:val="none" w:sz="0" w:space="0" w:color="auto"/>
            <w:left w:val="none" w:sz="0" w:space="0" w:color="auto"/>
            <w:bottom w:val="none" w:sz="0" w:space="0" w:color="auto"/>
            <w:right w:val="none" w:sz="0" w:space="0" w:color="auto"/>
          </w:divBdr>
        </w:div>
        <w:div w:id="1790195859">
          <w:marLeft w:val="0"/>
          <w:marRight w:val="0"/>
          <w:marTop w:val="0"/>
          <w:marBottom w:val="0"/>
          <w:divBdr>
            <w:top w:val="none" w:sz="0" w:space="0" w:color="auto"/>
            <w:left w:val="none" w:sz="0" w:space="0" w:color="auto"/>
            <w:bottom w:val="none" w:sz="0" w:space="0" w:color="auto"/>
            <w:right w:val="none" w:sz="0" w:space="0" w:color="auto"/>
          </w:divBdr>
        </w:div>
        <w:div w:id="15742628">
          <w:marLeft w:val="0"/>
          <w:marRight w:val="0"/>
          <w:marTop w:val="0"/>
          <w:marBottom w:val="0"/>
          <w:divBdr>
            <w:top w:val="none" w:sz="0" w:space="0" w:color="auto"/>
            <w:left w:val="none" w:sz="0" w:space="0" w:color="auto"/>
            <w:bottom w:val="none" w:sz="0" w:space="0" w:color="auto"/>
            <w:right w:val="none" w:sz="0" w:space="0" w:color="auto"/>
          </w:divBdr>
        </w:div>
        <w:div w:id="1493334866">
          <w:marLeft w:val="0"/>
          <w:marRight w:val="0"/>
          <w:marTop w:val="0"/>
          <w:marBottom w:val="0"/>
          <w:divBdr>
            <w:top w:val="none" w:sz="0" w:space="0" w:color="auto"/>
            <w:left w:val="none" w:sz="0" w:space="0" w:color="auto"/>
            <w:bottom w:val="none" w:sz="0" w:space="0" w:color="auto"/>
            <w:right w:val="none" w:sz="0" w:space="0" w:color="auto"/>
          </w:divBdr>
        </w:div>
        <w:div w:id="599680850">
          <w:marLeft w:val="0"/>
          <w:marRight w:val="0"/>
          <w:marTop w:val="0"/>
          <w:marBottom w:val="0"/>
          <w:divBdr>
            <w:top w:val="none" w:sz="0" w:space="0" w:color="auto"/>
            <w:left w:val="none" w:sz="0" w:space="0" w:color="auto"/>
            <w:bottom w:val="none" w:sz="0" w:space="0" w:color="auto"/>
            <w:right w:val="none" w:sz="0" w:space="0" w:color="auto"/>
          </w:divBdr>
        </w:div>
        <w:div w:id="1461801657">
          <w:marLeft w:val="0"/>
          <w:marRight w:val="0"/>
          <w:marTop w:val="0"/>
          <w:marBottom w:val="0"/>
          <w:divBdr>
            <w:top w:val="none" w:sz="0" w:space="0" w:color="auto"/>
            <w:left w:val="none" w:sz="0" w:space="0" w:color="auto"/>
            <w:bottom w:val="none" w:sz="0" w:space="0" w:color="auto"/>
            <w:right w:val="none" w:sz="0" w:space="0" w:color="auto"/>
          </w:divBdr>
        </w:div>
        <w:div w:id="578561482">
          <w:marLeft w:val="0"/>
          <w:marRight w:val="0"/>
          <w:marTop w:val="0"/>
          <w:marBottom w:val="0"/>
          <w:divBdr>
            <w:top w:val="none" w:sz="0" w:space="0" w:color="auto"/>
            <w:left w:val="none" w:sz="0" w:space="0" w:color="auto"/>
            <w:bottom w:val="none" w:sz="0" w:space="0" w:color="auto"/>
            <w:right w:val="none" w:sz="0" w:space="0" w:color="auto"/>
          </w:divBdr>
        </w:div>
        <w:div w:id="1182822913">
          <w:marLeft w:val="0"/>
          <w:marRight w:val="0"/>
          <w:marTop w:val="0"/>
          <w:marBottom w:val="0"/>
          <w:divBdr>
            <w:top w:val="none" w:sz="0" w:space="0" w:color="auto"/>
            <w:left w:val="none" w:sz="0" w:space="0" w:color="auto"/>
            <w:bottom w:val="none" w:sz="0" w:space="0" w:color="auto"/>
            <w:right w:val="none" w:sz="0" w:space="0" w:color="auto"/>
          </w:divBdr>
        </w:div>
        <w:div w:id="11587703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bif.org/"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s.mohanti@nbri.res.in" TargetMode="Externa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1DD1A1-B6FE-4612-A69E-DE4F8D0A1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2408</Words>
  <Characters>127732</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4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C S Mohanty</dc:creator>
  <cp:lastModifiedBy>Lapage K.P.</cp:lastModifiedBy>
  <cp:revision>2</cp:revision>
  <cp:lastPrinted>2019-08-16T05:33:00Z</cp:lastPrinted>
  <dcterms:created xsi:type="dcterms:W3CDTF">2019-11-18T10:22:00Z</dcterms:created>
  <dcterms:modified xsi:type="dcterms:W3CDTF">2019-11-18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MtOdvN3"/&gt;&lt;style id="http://www.zotero.org/styles/scientia-horticulturae"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